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7CD6422D"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roofErr w:type="spellStart"/>
      <w:r w:rsidRPr="00D23188">
        <w:rPr>
          <w:rFonts w:ascii="Times New Roman" w:hAnsi="Times New Roman" w:cs="Times New Roman"/>
          <w:kern w:val="1"/>
        </w:rPr>
        <w:t>Wonji</w:t>
      </w:r>
      <w:proofErr w:type="spellEnd"/>
      <w:r w:rsidRPr="00D23188">
        <w:rPr>
          <w:rFonts w:ascii="Times New Roman" w:hAnsi="Times New Roman" w:cs="Times New Roman"/>
          <w:kern w:val="1"/>
        </w:rPr>
        <w:t xml:space="preserve">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proofErr w:type="spellStart"/>
      <w:r w:rsidRPr="00D23188">
        <w:rPr>
          <w:rFonts w:ascii="Times New Roman" w:hAnsi="Times New Roman" w:cs="Times New Roman"/>
          <w:kern w:val="1"/>
        </w:rPr>
        <w:t>Sungho</w:t>
      </w:r>
      <w:proofErr w:type="spellEnd"/>
      <w:r w:rsidRPr="00D23188">
        <w:rPr>
          <w:rFonts w:ascii="Times New Roman" w:hAnsi="Times New Roman" w:cs="Times New Roman"/>
          <w:kern w:val="1"/>
        </w:rPr>
        <w:t xml:space="preserve"> Won</w:t>
      </w:r>
      <w:r w:rsidR="00DA2C5F">
        <w:rPr>
          <w:rFonts w:ascii="Times New Roman" w:hAnsi="Times New Roman" w:cs="Times New Roman"/>
          <w:kern w:val="1"/>
          <w:vertAlign w:val="superscript"/>
        </w:rPr>
        <w:t>3,4,5</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6A9360AD" w14:textId="56B5CE68" w:rsidR="003B4AB7" w:rsidRPr="00D23188" w:rsidRDefault="003B4AB7" w:rsidP="003B4AB7">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1</w:t>
      </w:r>
      <w:r w:rsidRPr="001E61F1">
        <w:rPr>
          <w:rFonts w:ascii="Times New Roman" w:hAnsi="Times New Roman" w:cs="Times New Roman"/>
          <w:kern w:val="1"/>
        </w:rPr>
        <w:t>Channing Division of Network Medicine, Department of Medicine, Brigham and Women’s Hospital and Harvard Medical School, Boston, MA, 02115, USA</w:t>
      </w:r>
    </w:p>
    <w:p w14:paraId="2718D30F" w14:textId="20358C91" w:rsidR="00DA2C5F" w:rsidRPr="00D23188"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2</w:t>
      </w: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Korea</w:t>
      </w:r>
    </w:p>
    <w:p w14:paraId="07443CEA" w14:textId="68E2C282" w:rsidR="003B4AB7" w:rsidRPr="00DA2C5F" w:rsidRDefault="00DA2C5F"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3</w:t>
      </w:r>
      <w:r w:rsidRPr="00DA2C5F">
        <w:rPr>
          <w:rFonts w:ascii="Times New Roman" w:hAnsi="Times New Roman" w:cs="Times New Roman"/>
          <w:kern w:val="1"/>
        </w:rPr>
        <w:t>Interdisciplinary Program of Bioinformatics, Seoul National University, Seoul, Korea</w:t>
      </w:r>
    </w:p>
    <w:p w14:paraId="4D21E1CE" w14:textId="77777777"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4</w:t>
      </w:r>
      <w:r w:rsidRPr="00DA2C5F">
        <w:rPr>
          <w:rFonts w:ascii="Times New Roman" w:hAnsi="Times New Roman" w:cs="Times New Roman"/>
          <w:kern w:val="1"/>
        </w:rPr>
        <w:t>Department of Public Health Sciences, Seoul National University, Seoul, Korea</w:t>
      </w:r>
    </w:p>
    <w:p w14:paraId="264AE663" w14:textId="27E07108"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5</w:t>
      </w:r>
      <w:r w:rsidRPr="00DA2C5F">
        <w:rPr>
          <w:rFonts w:ascii="Times New Roman" w:hAnsi="Times New Roman" w:cs="Times New Roman"/>
          <w:kern w:val="1"/>
        </w:rPr>
        <w:t>Institute of Health and Environment, Seoul National University, Seoul,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w:t>
      </w:r>
      <w:proofErr w:type="spellStart"/>
      <w:r w:rsidRPr="00D23188">
        <w:rPr>
          <w:rFonts w:ascii="Times New Roman" w:hAnsi="Times New Roman" w:cs="Times New Roman"/>
          <w:kern w:val="1"/>
        </w:rPr>
        <w:t>ro</w:t>
      </w:r>
      <w:proofErr w:type="spellEnd"/>
      <w:r w:rsidRPr="00D23188">
        <w:rPr>
          <w:rFonts w:ascii="Times New Roman" w:hAnsi="Times New Roman" w:cs="Times New Roman"/>
          <w:kern w:val="1"/>
        </w:rPr>
        <w:t xml:space="preserve"> 173 </w:t>
      </w:r>
      <w:proofErr w:type="spellStart"/>
      <w:r w:rsidRPr="00D23188">
        <w:rPr>
          <w:rFonts w:ascii="Times New Roman" w:hAnsi="Times New Roman" w:cs="Times New Roman"/>
          <w:kern w:val="1"/>
        </w:rPr>
        <w:t>Beon-gil</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Bundang-gu</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Gyeonggi</w:t>
      </w:r>
      <w:proofErr w:type="spellEnd"/>
      <w:r w:rsidRPr="00D23188">
        <w:rPr>
          <w:rFonts w:ascii="Times New Roman" w:hAnsi="Times New Roman" w:cs="Times New Roman"/>
          <w:kern w:val="1"/>
        </w:rPr>
        <w:t>,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lastRenderedPageBreak/>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61DC0B8E"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 </w:instrText>
      </w:r>
      <w:r w:rsidR="00AC7C37">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DATA </w:instrText>
      </w:r>
      <w:r w:rsidR="00AC7C37">
        <w:rPr>
          <w:rFonts w:ascii="Times New Roman" w:hAnsi="Times New Roman" w:cs="Times New Roman"/>
          <w:kern w:val="0"/>
        </w:rPr>
      </w:r>
      <w:r w:rsidR="00AC7C37">
        <w:rPr>
          <w:rFonts w:ascii="Times New Roman" w:hAnsi="Times New Roman" w:cs="Times New Roman"/>
          <w:kern w:val="0"/>
        </w:rPr>
        <w:fldChar w:fldCharType="end"/>
      </w:r>
      <w:r w:rsidRPr="00D23188">
        <w:rPr>
          <w:rFonts w:ascii="Times New Roman" w:hAnsi="Times New Roman" w:cs="Times New Roman"/>
          <w:kern w:val="0"/>
        </w:rPr>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AC7C37">
        <w:rPr>
          <w:rFonts w:ascii="Times New Roman" w:eastAsia="AppleMyungjo" w:hAnsi="Times New Roman" w:cs="Times New Roman"/>
          <w:kern w:val="0"/>
        </w:rPr>
        <w:instrText xml:space="preserve"> ADDIN EN.CITE &lt;EndNote&gt;&lt;Cite&gt;&lt;Author&gt;Guttmacher&lt;/Author&gt;&lt;Year&gt;2004&lt;/Year&gt;&lt;RecNum&gt;2&lt;/RecNum&gt;&lt;DisplayText&gt;(2)&lt;/DisplayText&gt;&lt;record&gt;&lt;rec-number&gt;2&lt;/rec-number&gt;&lt;foreign-keys&gt;&lt;key app="EN" db-id="0wze0xpwtxp9wuewx2o5r5a3xp9wzsvfrswf" timestamp="1552543145"&gt;2&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71BA4E5E"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 xml:space="preserve">Seoul National University Hospital and Seoul National University </w:t>
      </w:r>
      <w:proofErr w:type="spellStart"/>
      <w:r w:rsidR="00614B6D" w:rsidRPr="00D23188">
        <w:rPr>
          <w:rFonts w:ascii="Times New Roman" w:eastAsia="AppleMyungjo" w:hAnsi="Times New Roman" w:cs="Times New Roman"/>
          <w:kern w:val="1"/>
        </w:rPr>
        <w:t>Bundang</w:t>
      </w:r>
      <w:proofErr w:type="spellEnd"/>
      <w:r w:rsidR="00614B6D" w:rsidRPr="00D23188">
        <w:rPr>
          <w:rFonts w:ascii="Times New Roman" w:eastAsia="AppleMyungjo" w:hAnsi="Times New Roman" w:cs="Times New Roman"/>
          <w:kern w:val="1"/>
        </w:rPr>
        <w:t xml:space="preserve"> Hospital. Pedigrees</w:t>
      </w:r>
      <w:r w:rsidR="00194F6C" w:rsidRPr="00D23188">
        <w:rPr>
          <w:rFonts w:ascii="Times New Roman" w:eastAsia="AppleMyungjo" w:hAnsi="Times New Roman" w:cs="Times New Roman"/>
          <w:kern w:val="1"/>
        </w:rPr>
        <w:t xml:space="preserve"> were excluded from analysis if proven to be familial </w:t>
      </w:r>
      <w:proofErr w:type="spellStart"/>
      <w:r w:rsidR="00194F6C" w:rsidRPr="00D23188">
        <w:rPr>
          <w:rFonts w:ascii="Times New Roman" w:eastAsia="AppleMyungjo" w:hAnsi="Times New Roman" w:cs="Times New Roman"/>
          <w:kern w:val="1"/>
        </w:rPr>
        <w:t>adenomatosis</w:t>
      </w:r>
      <w:proofErr w:type="spellEnd"/>
      <w:r w:rsidR="00194F6C" w:rsidRPr="00D23188">
        <w:rPr>
          <w:rFonts w:ascii="Times New Roman" w:eastAsia="AppleMyungjo" w:hAnsi="Times New Roman" w:cs="Times New Roman"/>
          <w:kern w:val="1"/>
        </w:rPr>
        <w:t xml:space="preserve"> polyposis (FAP) or Lynch syndrome.</w:t>
      </w:r>
    </w:p>
    <w:p w14:paraId="137BBFA4" w14:textId="154F49B5" w:rsidR="00E511B8" w:rsidRDefault="00614B6D" w:rsidP="00E53B41">
      <w:pPr>
        <w:widowControl/>
        <w:wordWrap/>
        <w:autoSpaceDE w:val="0"/>
        <w:autoSpaceDN w:val="0"/>
        <w:adjustRightInd w:val="0"/>
        <w:spacing w:after="200" w:line="480" w:lineRule="auto"/>
        <w:rPr>
          <w:rFonts w:ascii="Times New Roman" w:eastAsia="AppleMyungjo" w:hAnsi="Times New Roman" w:cs="Times New Roman"/>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1DCB70CF" w14:textId="1774628E" w:rsidR="00725AFB" w:rsidRPr="00503479" w:rsidRDefault="00725AFB" w:rsidP="00E53B41">
      <w:pPr>
        <w:widowControl/>
        <w:wordWrap/>
        <w:autoSpaceDE w:val="0"/>
        <w:autoSpaceDN w:val="0"/>
        <w:adjustRightInd w:val="0"/>
        <w:spacing w:after="200" w:line="480" w:lineRule="auto"/>
        <w:rPr>
          <w:rFonts w:ascii="Times New Roman" w:eastAsia="AppleMyungjo" w:hAnsi="Times New Roman" w:cs="Times New Roman"/>
          <w:kern w:val="1"/>
        </w:rPr>
      </w:pPr>
      <w:r>
        <w:rPr>
          <w:rFonts w:ascii="Times New Roman" w:eastAsia="AppleMyungjo" w:hAnsi="Times New Roman" w:cs="Times New Roman"/>
          <w:kern w:val="1"/>
        </w:rPr>
        <w:t xml:space="preserve">We imputed missing age using </w:t>
      </w:r>
      <w:r w:rsidR="00CB555F">
        <w:rPr>
          <w:rFonts w:ascii="Times New Roman" w:eastAsia="AppleMyungjo" w:hAnsi="Times New Roman" w:cs="Times New Roman"/>
          <w:kern w:val="1"/>
        </w:rPr>
        <w:t xml:space="preserve">age information of other family member and </w:t>
      </w:r>
      <w:r w:rsidR="00503479">
        <w:rPr>
          <w:rFonts w:ascii="Times New Roman" w:eastAsia="AppleMyungjo" w:hAnsi="Times New Roman" w:cs="Times New Roman"/>
          <w:kern w:val="1"/>
        </w:rPr>
        <w:t xml:space="preserve">their </w:t>
      </w:r>
      <w:r w:rsidR="00CB555F">
        <w:rPr>
          <w:rFonts w:ascii="Times New Roman" w:eastAsia="AppleMyungjo" w:hAnsi="Times New Roman" w:cs="Times New Roman"/>
          <w:kern w:val="1"/>
        </w:rPr>
        <w:t>familial relationship.</w:t>
      </w:r>
      <w:r w:rsidR="00F27EBD">
        <w:rPr>
          <w:rFonts w:ascii="Times New Roman" w:eastAsia="AppleMyungjo" w:hAnsi="Times New Roman" w:cs="Times New Roman"/>
          <w:kern w:val="1"/>
        </w:rPr>
        <w:t xml:space="preserve"> If the age of </w:t>
      </w:r>
      <w:r w:rsidR="00084DFB">
        <w:rPr>
          <w:rFonts w:ascii="Times New Roman" w:eastAsia="AppleMyungjo" w:hAnsi="Times New Roman" w:cs="Times New Roman"/>
          <w:kern w:val="1"/>
        </w:rPr>
        <w:t xml:space="preserve">parents is missing, </w:t>
      </w:r>
      <w:r w:rsidR="001C3052">
        <w:rPr>
          <w:rFonts w:ascii="Times New Roman" w:eastAsia="AppleMyungjo" w:hAnsi="Times New Roman" w:cs="Times New Roman"/>
          <w:kern w:val="1"/>
        </w:rPr>
        <w:t xml:space="preserve">the </w:t>
      </w:r>
      <w:r w:rsidR="00084DFB">
        <w:rPr>
          <w:rFonts w:ascii="Times New Roman" w:eastAsia="AppleMyungjo" w:hAnsi="Times New Roman" w:cs="Times New Roman"/>
          <w:kern w:val="1"/>
        </w:rPr>
        <w:t xml:space="preserve">age of father </w:t>
      </w:r>
      <w:r w:rsidR="00E8300F">
        <w:rPr>
          <w:rFonts w:ascii="Times New Roman" w:eastAsia="AppleMyungjo" w:hAnsi="Times New Roman" w:cs="Times New Roman"/>
          <w:kern w:val="1"/>
        </w:rPr>
        <w:t>was</w:t>
      </w:r>
      <w:r w:rsidR="00084DFB">
        <w:rPr>
          <w:rFonts w:ascii="Times New Roman" w:eastAsia="AppleMyungjo" w:hAnsi="Times New Roman" w:cs="Times New Roman"/>
          <w:kern w:val="1"/>
        </w:rPr>
        <w:t xml:space="preserve"> imputed to be 27 years older than the oldest off-sprint</w:t>
      </w:r>
      <w:r w:rsidR="00EF55B1">
        <w:rPr>
          <w:rFonts w:ascii="Times New Roman" w:eastAsia="AppleMyungjo" w:hAnsi="Times New Roman" w:cs="Times New Roman"/>
          <w:kern w:val="1"/>
        </w:rPr>
        <w:t xml:space="preserve"> and </w:t>
      </w:r>
      <w:r w:rsidR="001C3052">
        <w:rPr>
          <w:rFonts w:ascii="Times New Roman" w:eastAsia="AppleMyungjo" w:hAnsi="Times New Roman" w:cs="Times New Roman"/>
          <w:kern w:val="1"/>
        </w:rPr>
        <w:t xml:space="preserve">the </w:t>
      </w:r>
      <w:r w:rsidR="00EF55B1">
        <w:rPr>
          <w:rFonts w:ascii="Times New Roman" w:eastAsia="AppleMyungjo" w:hAnsi="Times New Roman" w:cs="Times New Roman"/>
          <w:kern w:val="1"/>
        </w:rPr>
        <w:t xml:space="preserve">age of mother </w:t>
      </w:r>
      <w:r w:rsidR="00E8300F">
        <w:rPr>
          <w:rFonts w:ascii="Times New Roman" w:eastAsia="AppleMyungjo" w:hAnsi="Times New Roman" w:cs="Times New Roman"/>
          <w:kern w:val="1"/>
        </w:rPr>
        <w:t>was</w:t>
      </w:r>
      <w:r w:rsidR="00EF55B1">
        <w:rPr>
          <w:rFonts w:ascii="Times New Roman" w:eastAsia="AppleMyungjo" w:hAnsi="Times New Roman" w:cs="Times New Roman"/>
          <w:kern w:val="1"/>
        </w:rPr>
        <w:t xml:space="preserve"> imputed to be 3 years younger than the father.</w:t>
      </w:r>
      <w:r w:rsidR="00484963">
        <w:rPr>
          <w:rFonts w:ascii="Times New Roman" w:eastAsia="AppleMyungjo" w:hAnsi="Times New Roman" w:cs="Times New Roman"/>
          <w:kern w:val="1"/>
        </w:rPr>
        <w:t xml:space="preserve"> Similarly, missing age of off-spring was calculated.</w:t>
      </w:r>
      <w:r w:rsidR="00D138D2">
        <w:rPr>
          <w:rFonts w:ascii="Times New Roman" w:eastAsia="AppleMyungjo" w:hAnsi="Times New Roman" w:cs="Times New Roman"/>
          <w:kern w:val="1"/>
        </w:rPr>
        <w:t xml:space="preserve"> </w:t>
      </w:r>
      <w:r w:rsidR="001C3052">
        <w:rPr>
          <w:rFonts w:ascii="Times New Roman" w:eastAsia="AppleMyungjo" w:hAnsi="Times New Roman" w:cs="Times New Roman"/>
          <w:kern w:val="1"/>
        </w:rPr>
        <w:t>If the age of sibling is missing, it was imputed to be 3 years older than younger sibling.</w:t>
      </w:r>
    </w:p>
    <w:p w14:paraId="56DDEEEA" w14:textId="52CE3F1A"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4D57A43B" w14:textId="196CD9EE" w:rsidR="00FE3D61" w:rsidRPr="00FE3D61" w:rsidRDefault="00FE3D61"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Pedigree trimming</w:t>
      </w:r>
    </w:p>
    <w:p w14:paraId="6607B2A8" w14:textId="186B034E" w:rsidR="00FE3D61" w:rsidRPr="00D23188" w:rsidRDefault="00FE3D61" w:rsidP="00FE3D6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To reduce the recall bias and increase the integrity of the findings</w:t>
      </w:r>
      <w:r w:rsidR="007E7867">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e included only first-degree relatives (FDR) in the analysis. This is due to previous reports where there was a significant difference in the accuracy of the memory according to the distance of the relative </w:t>
      </w:r>
      <w:r w:rsidRPr="00D23188">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6, 7)</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 xml:space="preserve">. We also excluded pedigrees if the age onset was over 80 years due to belief that more influence of lifestyle and environmental factors were at hand for these probands </w:t>
      </w:r>
      <w:r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8)</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w:t>
      </w:r>
    </w:p>
    <w:p w14:paraId="1481CE26" w14:textId="77777777" w:rsidR="00FE3D61" w:rsidRDefault="00FE3D61"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69338D4C" w14:textId="6E76D5DC" w:rsidR="00A56A1D"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
          <w:bCs/>
          <w:i/>
          <w:iCs/>
          <w:kern w:val="1"/>
        </w:rPr>
        <w:t>Estimating narrow</w:t>
      </w:r>
      <w:r w:rsidR="003830E1">
        <w:rPr>
          <w:rFonts w:ascii="Times New Roman" w:eastAsia="AppleMyungjo" w:hAnsi="Times New Roman" w:cs="Times New Roman"/>
          <w:b/>
          <w:bCs/>
          <w:i/>
          <w:iCs/>
          <w:kern w:val="1"/>
        </w:rPr>
        <w:t>-sense</w:t>
      </w:r>
      <w:r>
        <w:rPr>
          <w:rFonts w:ascii="Times New Roman" w:eastAsia="AppleMyungjo" w:hAnsi="Times New Roman" w:cs="Times New Roman"/>
          <w:b/>
          <w:bCs/>
          <w:i/>
          <w:iCs/>
          <w:kern w:val="1"/>
        </w:rPr>
        <w:t xml:space="preserve"> heritability of CRC in Korea population</w:t>
      </w:r>
    </w:p>
    <w:p w14:paraId="6B695126" w14:textId="78F874B6" w:rsidR="00270192" w:rsidRDefault="003830E1" w:rsidP="00915EB2">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Narrow-sense heritability of CRC was estimated using </w:t>
      </w:r>
      <w:r w:rsidR="00933E99">
        <w:rPr>
          <w:rFonts w:ascii="Times New Roman" w:eastAsia="AppleMyungjo" w:hAnsi="Times New Roman" w:cs="Times New Roman"/>
          <w:bCs/>
          <w:iCs/>
          <w:kern w:val="1"/>
        </w:rPr>
        <w:t>the</w:t>
      </w:r>
      <w:r w:rsidR="004610F9">
        <w:rPr>
          <w:rFonts w:ascii="Times New Roman" w:eastAsia="AppleMyungjo" w:hAnsi="Times New Roman" w:cs="Times New Roman"/>
          <w:bCs/>
          <w:iCs/>
          <w:kern w:val="1"/>
        </w:rPr>
        <w:t xml:space="preserve"> liability threshold </w:t>
      </w:r>
      <w:commentRangeStart w:id="0"/>
      <w:r w:rsidR="004610F9">
        <w:rPr>
          <w:rFonts w:ascii="Times New Roman" w:eastAsia="AppleMyungjo" w:hAnsi="Times New Roman" w:cs="Times New Roman"/>
          <w:bCs/>
          <w:iCs/>
          <w:kern w:val="1"/>
        </w:rPr>
        <w:t>model</w:t>
      </w:r>
      <w:commentRangeEnd w:id="0"/>
      <w:r w:rsidR="00753ADF">
        <w:rPr>
          <w:rStyle w:val="CommentReference"/>
        </w:rPr>
        <w:commentReference w:id="0"/>
      </w:r>
      <w:r w:rsidR="003D32FB">
        <w:rPr>
          <w:rFonts w:ascii="Times New Roman" w:eastAsia="AppleMyungjo" w:hAnsi="Times New Roman" w:cs="Times New Roman"/>
          <w:bCs/>
          <w:iCs/>
          <w:kern w:val="1"/>
        </w:rPr>
        <w:t>.</w:t>
      </w:r>
      <w:r w:rsidR="00C21D04">
        <w:rPr>
          <w:rFonts w:ascii="Times New Roman" w:eastAsia="AppleMyungjo" w:hAnsi="Times New Roman" w:cs="Times New Roman"/>
          <w:bCs/>
          <w:iCs/>
          <w:kern w:val="1"/>
        </w:rPr>
        <w:t xml:space="preserve"> </w:t>
      </w:r>
      <w:r w:rsidR="0054778A">
        <w:rPr>
          <w:rFonts w:ascii="Times New Roman" w:eastAsia="AppleMyungjo" w:hAnsi="Times New Roman" w:cs="Times New Roman"/>
          <w:bCs/>
          <w:iCs/>
          <w:kern w:val="1"/>
        </w:rPr>
        <w:t xml:space="preserve">Under the </w:t>
      </w:r>
      <w:r w:rsidR="00933E99">
        <w:rPr>
          <w:rFonts w:ascii="Times New Roman" w:eastAsia="AppleMyungjo" w:hAnsi="Times New Roman" w:cs="Times New Roman"/>
          <w:bCs/>
          <w:iCs/>
          <w:kern w:val="1"/>
        </w:rPr>
        <w:t>liability threshold model</w:t>
      </w:r>
      <w:r w:rsidR="0054778A">
        <w:rPr>
          <w:rFonts w:ascii="Times New Roman" w:eastAsia="AppleMyungjo" w:hAnsi="Times New Roman" w:cs="Times New Roman"/>
          <w:bCs/>
          <w:iCs/>
          <w:kern w:val="1"/>
        </w:rPr>
        <w:t>,</w:t>
      </w:r>
      <w:r w:rsidR="00012E1C">
        <w:rPr>
          <w:rFonts w:ascii="Times New Roman" w:eastAsia="AppleMyungjo" w:hAnsi="Times New Roman" w:cs="Times New Roman"/>
          <w:bCs/>
          <w:iCs/>
          <w:kern w:val="1"/>
        </w:rPr>
        <w:t xml:space="preserve"> </w:t>
      </w:r>
      <w:r w:rsidR="00221090">
        <w:rPr>
          <w:rFonts w:ascii="Times New Roman" w:eastAsia="AppleMyungjo" w:hAnsi="Times New Roman" w:cs="Times New Roman"/>
          <w:bCs/>
          <w:iCs/>
          <w:kern w:val="1"/>
        </w:rPr>
        <w:t xml:space="preserve">disease status is determined by </w:t>
      </w:r>
      <w:r w:rsidR="0054778A">
        <w:rPr>
          <w:rFonts w:ascii="Times New Roman" w:eastAsia="AppleMyungjo" w:hAnsi="Times New Roman" w:cs="Times New Roman"/>
          <w:bCs/>
          <w:iCs/>
          <w:kern w:val="1"/>
        </w:rPr>
        <w:t xml:space="preserve">both </w:t>
      </w:r>
      <w:r w:rsidR="00B41C0E">
        <w:rPr>
          <w:rFonts w:ascii="Times New Roman" w:eastAsia="AppleMyungjo" w:hAnsi="Times New Roman" w:cs="Times New Roman"/>
          <w:bCs/>
          <w:iCs/>
          <w:kern w:val="1"/>
        </w:rPr>
        <w:t xml:space="preserve">the </w:t>
      </w:r>
      <w:r w:rsidR="009B4047">
        <w:rPr>
          <w:rFonts w:ascii="Times New Roman" w:eastAsia="AppleMyungjo" w:hAnsi="Times New Roman" w:cs="Times New Roman"/>
          <w:bCs/>
          <w:iCs/>
          <w:kern w:val="1"/>
        </w:rPr>
        <w:t>unobserved</w:t>
      </w:r>
      <w:r w:rsidR="00B41C0E">
        <w:rPr>
          <w:rFonts w:ascii="Times New Roman" w:eastAsia="AppleMyungjo" w:hAnsi="Times New Roman" w:cs="Times New Roman"/>
          <w:bCs/>
          <w:iCs/>
          <w:kern w:val="1"/>
        </w:rPr>
        <w:t xml:space="preserve"> continuous liability score and </w:t>
      </w:r>
      <w:r w:rsidR="008609CD">
        <w:rPr>
          <w:rFonts w:ascii="Times New Roman" w:eastAsia="AppleMyungjo" w:hAnsi="Times New Roman" w:cs="Times New Roman"/>
          <w:bCs/>
          <w:iCs/>
          <w:kern w:val="1"/>
        </w:rPr>
        <w:t>the threshold underlying the disease</w:t>
      </w:r>
      <w:r w:rsidR="005624BF">
        <w:rPr>
          <w:rFonts w:ascii="Times New Roman" w:eastAsia="AppleMyungjo" w:hAnsi="Times New Roman" w:cs="Times New Roman"/>
          <w:bCs/>
          <w:iCs/>
          <w:kern w:val="1"/>
        </w:rPr>
        <w:t xml:space="preserve">. </w:t>
      </w:r>
      <w:r w:rsidR="00003596">
        <w:rPr>
          <w:rFonts w:ascii="Times New Roman" w:eastAsia="AppleMyungjo" w:hAnsi="Times New Roman" w:cs="Times New Roman"/>
          <w:bCs/>
          <w:iCs/>
          <w:kern w:val="1"/>
        </w:rPr>
        <w:t xml:space="preserve">The threshold can be </w:t>
      </w:r>
      <w:r w:rsidR="008D062F">
        <w:rPr>
          <w:rFonts w:ascii="Times New Roman" w:eastAsia="AppleMyungjo" w:hAnsi="Times New Roman" w:cs="Times New Roman"/>
          <w:bCs/>
          <w:iCs/>
          <w:kern w:val="1"/>
        </w:rPr>
        <w:t xml:space="preserve">calculated as </w:t>
      </w:r>
      <m:oMath>
        <m:sSup>
          <m:sSupPr>
            <m:ctrlPr>
              <w:rPr>
                <w:rFonts w:ascii="Cambria Math" w:eastAsia="AppleMyungjo" w:hAnsi="Cambria Math" w:cs="Times New Roman"/>
                <w:bCs/>
                <w:i/>
                <w:iCs/>
                <w:kern w:val="1"/>
              </w:rPr>
            </m:ctrlPr>
          </m:sSupPr>
          <m:e>
            <m:r>
              <m:rPr>
                <m:sty m:val="p"/>
              </m:rPr>
              <w:rPr>
                <w:rFonts w:ascii="Cambria Math" w:eastAsia="AppleMyungjo" w:hAnsi="Cambria Math" w:cs="Times New Roman"/>
                <w:kern w:val="1"/>
              </w:rPr>
              <m:t>Φ</m:t>
            </m:r>
            <m:ctrlPr>
              <w:rPr>
                <w:rFonts w:ascii="Cambria Math" w:eastAsia="AppleMyungjo" w:hAnsi="Cambria Math" w:cs="Times New Roman"/>
                <w:bCs/>
                <w:iCs/>
                <w:kern w:val="1"/>
              </w:rPr>
            </m:ctrlPr>
          </m:e>
          <m:sup>
            <m:r>
              <w:rPr>
                <w:rFonts w:ascii="Cambria Math" w:eastAsia="AppleMyungjo" w:hAnsi="Cambria Math" w:cs="Times New Roman"/>
                <w:kern w:val="1"/>
              </w:rPr>
              <m:t>-1</m:t>
            </m:r>
          </m:sup>
        </m:sSup>
        <m:d>
          <m:dPr>
            <m:ctrlPr>
              <w:rPr>
                <w:rFonts w:ascii="Cambria Math" w:eastAsia="AppleMyungjo" w:hAnsi="Cambria Math" w:cs="Times New Roman"/>
                <w:bCs/>
                <w:i/>
                <w:iCs/>
                <w:kern w:val="1"/>
              </w:rPr>
            </m:ctrlPr>
          </m:dPr>
          <m:e>
            <m:r>
              <w:rPr>
                <w:rFonts w:ascii="Cambria Math" w:eastAsia="AppleMyungjo" w:hAnsi="Cambria Math" w:cs="Times New Roman"/>
                <w:kern w:val="1"/>
              </w:rPr>
              <m:t>1-q</m:t>
            </m:r>
          </m:e>
        </m:d>
      </m:oMath>
      <w:r w:rsidR="008D062F">
        <w:rPr>
          <w:rFonts w:ascii="Times New Roman" w:eastAsia="AppleMyungjo" w:hAnsi="Times New Roman" w:cs="Times New Roman"/>
          <w:bCs/>
          <w:iCs/>
          <w:kern w:val="1"/>
        </w:rPr>
        <w:t xml:space="preserve"> where </w:t>
      </w:r>
      <m:oMath>
        <m:r>
          <m:rPr>
            <m:sty m:val="p"/>
          </m:rPr>
          <w:rPr>
            <w:rFonts w:ascii="Cambria Math" w:eastAsia="AppleMyungjo" w:hAnsi="Cambria Math" w:cs="Times New Roman"/>
            <w:kern w:val="1"/>
          </w:rPr>
          <m:t>Φ</m:t>
        </m:r>
        <m:d>
          <m:dPr>
            <m:ctrlPr>
              <w:rPr>
                <w:rFonts w:ascii="Cambria Math" w:eastAsia="AppleMyungjo" w:hAnsi="Cambria Math" w:cs="Times New Roman"/>
                <w:bCs/>
                <w:i/>
                <w:iCs/>
                <w:kern w:val="1"/>
              </w:rPr>
            </m:ctrlPr>
          </m:dPr>
          <m:e>
            <m:r>
              <w:rPr>
                <w:rFonts w:ascii="Cambria Math" w:eastAsia="AppleMyungjo" w:hAnsi="Cambria Math" w:cs="Times New Roman"/>
                <w:kern w:val="1"/>
              </w:rPr>
              <m:t>∙</m:t>
            </m:r>
          </m:e>
        </m:d>
      </m:oMath>
      <w:r w:rsidR="008D062F">
        <w:rPr>
          <w:rFonts w:ascii="Times New Roman" w:eastAsia="AppleMyungjo" w:hAnsi="Times New Roman" w:cs="Times New Roman"/>
          <w:bCs/>
          <w:iCs/>
          <w:kern w:val="1"/>
        </w:rPr>
        <w:t xml:space="preserve"> is the cumulative distribution function of standard normal and </w:t>
      </w:r>
      <m:oMath>
        <m:r>
          <w:rPr>
            <w:rFonts w:ascii="Cambria Math" w:eastAsia="AppleMyungjo" w:hAnsi="Cambria Math" w:cs="Times New Roman"/>
            <w:kern w:val="1"/>
          </w:rPr>
          <m:t>q</m:t>
        </m:r>
      </m:oMath>
      <w:r w:rsidR="008D062F">
        <w:rPr>
          <w:rFonts w:ascii="Times New Roman" w:eastAsia="AppleMyungjo" w:hAnsi="Times New Roman" w:cs="Times New Roman"/>
          <w:bCs/>
          <w:iCs/>
          <w:kern w:val="1"/>
        </w:rPr>
        <w:t xml:space="preserve"> is the prevalence of the disease. </w:t>
      </w:r>
      <w:r w:rsidR="00D94FCE">
        <w:rPr>
          <w:rFonts w:ascii="Times New Roman" w:eastAsia="AppleMyungjo" w:hAnsi="Times New Roman" w:cs="Times New Roman"/>
          <w:bCs/>
          <w:iCs/>
          <w:kern w:val="1"/>
        </w:rPr>
        <w:t xml:space="preserve">In 2015, the age-standardized prevalence of CRC was reported as 0.248% in Korea </w:t>
      </w:r>
      <w:r w:rsidR="00D94FCE">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5KTwvRGlzcGxheVRleHQ+PHJlY29yZD48cmVj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=
</w:fldData>
        </w:fldChar>
      </w:r>
      <w:r w:rsidR="00D94FCE">
        <w:rPr>
          <w:rFonts w:ascii="Times New Roman" w:eastAsia="AppleMyungjo" w:hAnsi="Times New Roman" w:cs="Times New Roman"/>
          <w:bCs/>
          <w:iCs/>
          <w:kern w:val="1"/>
        </w:rPr>
        <w:instrText xml:space="preserve"> ADDIN EN.CITE </w:instrText>
      </w:r>
      <w:r w:rsidR="00D94FCE">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5KTwvRGlzcGxheVRleHQ+PHJlY29yZD48cmVj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=
</w:fldData>
        </w:fldChar>
      </w:r>
      <w:r w:rsidR="00D94FCE">
        <w:rPr>
          <w:rFonts w:ascii="Times New Roman" w:eastAsia="AppleMyungjo" w:hAnsi="Times New Roman" w:cs="Times New Roman"/>
          <w:bCs/>
          <w:iCs/>
          <w:kern w:val="1"/>
        </w:rPr>
        <w:instrText xml:space="preserve"> ADDIN EN.CITE.DATA </w:instrText>
      </w:r>
      <w:r w:rsidR="00D94FCE">
        <w:rPr>
          <w:rFonts w:ascii="Times New Roman" w:eastAsia="AppleMyungjo" w:hAnsi="Times New Roman" w:cs="Times New Roman"/>
          <w:bCs/>
          <w:iCs/>
          <w:kern w:val="1"/>
        </w:rPr>
      </w:r>
      <w:r w:rsidR="00D94FCE">
        <w:rPr>
          <w:rFonts w:ascii="Times New Roman" w:eastAsia="AppleMyungjo" w:hAnsi="Times New Roman" w:cs="Times New Roman"/>
          <w:bCs/>
          <w:iCs/>
          <w:kern w:val="1"/>
        </w:rPr>
        <w:fldChar w:fldCharType="end"/>
      </w:r>
      <w:r w:rsidR="00D94FCE">
        <w:rPr>
          <w:rFonts w:ascii="Times New Roman" w:eastAsia="AppleMyungjo" w:hAnsi="Times New Roman" w:cs="Times New Roman"/>
          <w:bCs/>
          <w:iCs/>
          <w:kern w:val="1"/>
        </w:rPr>
      </w:r>
      <w:r w:rsidR="00D94FCE">
        <w:rPr>
          <w:rFonts w:ascii="Times New Roman" w:eastAsia="AppleMyungjo" w:hAnsi="Times New Roman" w:cs="Times New Roman"/>
          <w:bCs/>
          <w:iCs/>
          <w:kern w:val="1"/>
        </w:rPr>
        <w:fldChar w:fldCharType="separate"/>
      </w:r>
      <w:r w:rsidR="00D94FCE">
        <w:rPr>
          <w:rFonts w:ascii="Times New Roman" w:eastAsia="AppleMyungjo" w:hAnsi="Times New Roman" w:cs="Times New Roman"/>
          <w:bCs/>
          <w:iCs/>
          <w:noProof/>
          <w:kern w:val="1"/>
        </w:rPr>
        <w:t>(9)</w:t>
      </w:r>
      <w:r w:rsidR="00D94FCE">
        <w:rPr>
          <w:rFonts w:ascii="Times New Roman" w:eastAsia="AppleMyungjo" w:hAnsi="Times New Roman" w:cs="Times New Roman"/>
          <w:bCs/>
          <w:iCs/>
          <w:kern w:val="1"/>
        </w:rPr>
        <w:fldChar w:fldCharType="end"/>
      </w:r>
      <w:r w:rsidR="00A3061E">
        <w:rPr>
          <w:rFonts w:ascii="Times New Roman" w:eastAsia="AppleMyungjo" w:hAnsi="Times New Roman" w:cs="Times New Roman"/>
          <w:bCs/>
          <w:iCs/>
          <w:kern w:val="1"/>
        </w:rPr>
        <w:t xml:space="preserve"> and the threshold was 2.81 accordingly</w:t>
      </w:r>
      <w:r w:rsidR="00D94FCE">
        <w:rPr>
          <w:rFonts w:ascii="Times New Roman" w:eastAsia="AppleMyungjo" w:hAnsi="Times New Roman" w:cs="Times New Roman"/>
          <w:bCs/>
          <w:iCs/>
          <w:kern w:val="1"/>
        </w:rPr>
        <w:t xml:space="preserve">. </w:t>
      </w:r>
      <w:r w:rsidR="005624BF">
        <w:rPr>
          <w:rFonts w:ascii="Times New Roman" w:eastAsia="AppleMyungjo" w:hAnsi="Times New Roman" w:cs="Times New Roman"/>
          <w:bCs/>
          <w:iCs/>
          <w:kern w:val="1"/>
        </w:rPr>
        <w:t>I</w:t>
      </w:r>
      <w:r w:rsidR="00FC02C0">
        <w:rPr>
          <w:rFonts w:ascii="Times New Roman" w:eastAsia="AppleMyungjo" w:hAnsi="Times New Roman" w:cs="Times New Roman"/>
          <w:bCs/>
          <w:iCs/>
          <w:kern w:val="1"/>
        </w:rPr>
        <w:t>ndividuals whose liability score is larger than the threshold are affected by the disease, otherwise they are not affected by the disease.</w:t>
      </w:r>
      <w:r w:rsidR="00681CDE">
        <w:rPr>
          <w:rFonts w:ascii="Times New Roman" w:eastAsia="AppleMyungjo" w:hAnsi="Times New Roman" w:cs="Times New Roman"/>
          <w:bCs/>
          <w:iCs/>
          <w:kern w:val="1"/>
        </w:rPr>
        <w:t xml:space="preserve"> </w:t>
      </w:r>
      <w:r w:rsidR="00FC02C0">
        <w:rPr>
          <w:rFonts w:ascii="Times New Roman" w:eastAsia="AppleMyungjo" w:hAnsi="Times New Roman" w:cs="Times New Roman"/>
          <w:bCs/>
          <w:iCs/>
          <w:kern w:val="1"/>
        </w:rPr>
        <w:t>The liability score</w:t>
      </w:r>
      <w:r w:rsidR="00E122DB">
        <w:rPr>
          <w:rFonts w:ascii="Times New Roman" w:eastAsia="AppleMyungjo" w:hAnsi="Times New Roman" w:cs="Times New Roman"/>
          <w:bCs/>
          <w:iCs/>
          <w:kern w:val="1"/>
        </w:rPr>
        <w:t xml:space="preserve">s are presumed </w:t>
      </w:r>
      <w:r w:rsidR="00156488">
        <w:rPr>
          <w:rFonts w:ascii="Times New Roman" w:eastAsia="AppleMyungjo" w:hAnsi="Times New Roman" w:cs="Times New Roman"/>
          <w:bCs/>
          <w:iCs/>
          <w:kern w:val="1"/>
        </w:rPr>
        <w:t xml:space="preserve">to be followed </w:t>
      </w:r>
      <w:r w:rsidR="008C7D7E">
        <w:rPr>
          <w:rFonts w:ascii="Times New Roman" w:eastAsia="AppleMyungjo" w:hAnsi="Times New Roman" w:cs="Times New Roman"/>
          <w:bCs/>
          <w:iCs/>
          <w:kern w:val="1"/>
        </w:rPr>
        <w:t xml:space="preserve">the </w:t>
      </w:r>
      <w:r w:rsidR="00156488">
        <w:rPr>
          <w:rFonts w:ascii="Times New Roman" w:eastAsia="AppleMyungjo" w:hAnsi="Times New Roman" w:cs="Times New Roman"/>
          <w:bCs/>
          <w:iCs/>
          <w:kern w:val="1"/>
        </w:rPr>
        <w:t>multivariate normal distribution</w:t>
      </w:r>
      <w:r w:rsidR="00450A4C">
        <w:rPr>
          <w:rFonts w:ascii="Times New Roman" w:eastAsia="AppleMyungjo" w:hAnsi="Times New Roman" w:cs="Times New Roman"/>
          <w:bCs/>
          <w:iCs/>
          <w:kern w:val="1"/>
        </w:rPr>
        <w:t xml:space="preserve"> with a variance-covariance matrix of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m:rPr>
                <m:sty m:val="bi"/>
              </m:rPr>
              <w:rPr>
                <w:rFonts w:ascii="Cambria Math" w:eastAsia="AppleMyungjo" w:hAnsi="Cambria Math" w:cs="Times New Roman"/>
                <w:kern w:val="1"/>
              </w:rPr>
              <m:t>2</m:t>
            </m:r>
          </m:sup>
        </m:sSup>
        <m:r>
          <m:rPr>
            <m:sty m:val="b"/>
          </m:rPr>
          <w:rPr>
            <w:rFonts w:ascii="Cambria Math" w:eastAsia="AppleMyungjo" w:hAnsi="Cambria Math" w:cs="Times New Roman"/>
            <w:kern w:val="1"/>
          </w:rPr>
          <m:t>Ψ</m:t>
        </m:r>
        <m:r>
          <w:rPr>
            <w:rFonts w:ascii="Cambria Math" w:eastAsia="AppleMyungjo" w:hAnsi="Cambria Math" w:cs="Times New Roman"/>
            <w:kern w:val="1"/>
          </w:rPr>
          <m:t>+</m:t>
        </m:r>
        <m:d>
          <m:dPr>
            <m:ctrlPr>
              <w:rPr>
                <w:rFonts w:ascii="Cambria Math" w:eastAsia="AppleMyungjo" w:hAnsi="Cambria Math" w:cs="Times New Roman"/>
                <w:bCs/>
                <w:i/>
                <w:iCs/>
                <w:kern w:val="1"/>
              </w:rPr>
            </m:ctrlPr>
          </m:dPr>
          <m:e>
            <m:r>
              <w:rPr>
                <w:rFonts w:ascii="Cambria Math" w:eastAsia="AppleMyungjo" w:hAnsi="Cambria Math" w:cs="Times New Roman"/>
                <w:kern w:val="1"/>
              </w:rPr>
              <m:t>1-</m:t>
            </m:r>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e>
        </m:d>
        <m:r>
          <m:rPr>
            <m:sty m:val="b"/>
          </m:rPr>
          <w:rPr>
            <w:rFonts w:ascii="Cambria Math" w:eastAsia="AppleMyungjo" w:hAnsi="Cambria Math" w:cs="Times New Roman"/>
            <w:kern w:val="1"/>
          </w:rPr>
          <m:t>I</m:t>
        </m:r>
      </m:oMath>
      <w:r w:rsidR="002C75B3">
        <w:rPr>
          <w:rFonts w:ascii="Times New Roman" w:eastAsia="AppleMyungjo" w:hAnsi="Times New Roman" w:cs="Times New Roman"/>
          <w:bCs/>
          <w:iCs/>
          <w:kern w:val="1"/>
        </w:rPr>
        <w:t xml:space="preserve"> where</w:t>
      </w:r>
      <w:r w:rsidR="00530AAE">
        <w:rPr>
          <w:rFonts w:ascii="Times New Roman" w:eastAsia="AppleMyungjo" w:hAnsi="Times New Roman" w:cs="Times New Roman"/>
          <w:bCs/>
          <w:iCs/>
          <w:kern w:val="1"/>
        </w:rPr>
        <w:t xml:space="preserve">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oMath>
      <w:r w:rsidR="00530AAE">
        <w:rPr>
          <w:rFonts w:ascii="Times New Roman" w:eastAsia="AppleMyungjo" w:hAnsi="Times New Roman" w:cs="Times New Roman"/>
          <w:bCs/>
          <w:iCs/>
          <w:kern w:val="1"/>
        </w:rPr>
        <w:t xml:space="preserve"> is a heritability, </w:t>
      </w:r>
      <m:oMath>
        <m:r>
          <m:rPr>
            <m:sty m:val="b"/>
          </m:rPr>
          <w:rPr>
            <w:rFonts w:ascii="Cambria Math" w:eastAsia="AppleMyungjo" w:hAnsi="Cambria Math" w:cs="Times New Roman"/>
            <w:kern w:val="1"/>
          </w:rPr>
          <m:t>Ψ</m:t>
        </m:r>
      </m:oMath>
      <w:r w:rsidR="00530AAE">
        <w:rPr>
          <w:rFonts w:ascii="Times New Roman" w:eastAsia="AppleMyungjo" w:hAnsi="Times New Roman" w:cs="Times New Roman"/>
          <w:b/>
          <w:bCs/>
          <w:iCs/>
          <w:kern w:val="1"/>
        </w:rPr>
        <w:t xml:space="preserve"> </w:t>
      </w:r>
      <w:r w:rsidR="00530AAE">
        <w:rPr>
          <w:rFonts w:ascii="Times New Roman" w:eastAsia="AppleMyungjo" w:hAnsi="Times New Roman" w:cs="Times New Roman"/>
          <w:bCs/>
          <w:iCs/>
          <w:kern w:val="1"/>
        </w:rPr>
        <w:t xml:space="preserve">is a kinship coefficient matrix multiplied by two </w:t>
      </w:r>
      <w:r w:rsidR="00652F13">
        <w:rPr>
          <w:rFonts w:ascii="Times New Roman" w:eastAsia="AppleMyungjo" w:hAnsi="Times New Roman" w:cs="Times New Roman"/>
          <w:bCs/>
          <w:iCs/>
          <w:kern w:val="1"/>
        </w:rPr>
        <w:t xml:space="preserve">and </w:t>
      </w:r>
      <m:oMath>
        <m:r>
          <m:rPr>
            <m:sty m:val="b"/>
          </m:rPr>
          <w:rPr>
            <w:rFonts w:ascii="Cambria Math" w:eastAsia="AppleMyungjo" w:hAnsi="Cambria Math" w:cs="Times New Roman"/>
            <w:kern w:val="1"/>
          </w:rPr>
          <m:t>I</m:t>
        </m:r>
      </m:oMath>
      <w:r w:rsidR="00652F13">
        <w:rPr>
          <w:rFonts w:ascii="Times New Roman" w:eastAsia="AppleMyungjo" w:hAnsi="Times New Roman" w:cs="Times New Roman"/>
          <w:b/>
          <w:bCs/>
          <w:iCs/>
          <w:kern w:val="1"/>
        </w:rPr>
        <w:t xml:space="preserve"> </w:t>
      </w:r>
      <w:r w:rsidR="00652F13">
        <w:rPr>
          <w:rFonts w:ascii="Times New Roman" w:eastAsia="AppleMyungjo" w:hAnsi="Times New Roman" w:cs="Times New Roman"/>
          <w:bCs/>
          <w:iCs/>
          <w:kern w:val="1"/>
        </w:rPr>
        <w:t>is an identity matrix.</w:t>
      </w:r>
      <w:r w:rsidR="002C75B3">
        <w:rPr>
          <w:rFonts w:ascii="Times New Roman" w:eastAsia="AppleMyungjo" w:hAnsi="Times New Roman" w:cs="Times New Roman"/>
          <w:bCs/>
          <w:iCs/>
          <w:kern w:val="1"/>
        </w:rPr>
        <w:t xml:space="preserve"> </w:t>
      </w:r>
      <w:r w:rsidR="001758CF">
        <w:rPr>
          <w:rFonts w:ascii="Times New Roman" w:eastAsia="AppleMyungjo" w:hAnsi="Times New Roman" w:cs="Times New Roman"/>
          <w:bCs/>
          <w:iCs/>
          <w:kern w:val="1"/>
        </w:rPr>
        <w:t xml:space="preserve">If </w:t>
      </w:r>
      <w:r w:rsidR="00655158">
        <w:rPr>
          <w:rFonts w:ascii="Times New Roman" w:eastAsia="AppleMyungjo" w:hAnsi="Times New Roman" w:cs="Times New Roman"/>
          <w:bCs/>
          <w:iCs/>
          <w:kern w:val="1"/>
        </w:rPr>
        <w:t xml:space="preserve">we </w:t>
      </w:r>
      <w:r w:rsidR="005B4DE5">
        <w:rPr>
          <w:rFonts w:ascii="Times New Roman" w:eastAsia="AppleMyungjo" w:hAnsi="Times New Roman" w:cs="Times New Roman"/>
          <w:bCs/>
          <w:iCs/>
          <w:kern w:val="1"/>
        </w:rPr>
        <w:t xml:space="preserve">denote the covariates as </w:t>
      </w:r>
      <m:oMath>
        <m:r>
          <m:rPr>
            <m:sty m:val="b"/>
          </m:rPr>
          <w:rPr>
            <w:rFonts w:ascii="Cambria Math" w:eastAsia="AppleMyungjo" w:hAnsi="Cambria Math" w:cs="Times New Roman"/>
            <w:kern w:val="1"/>
          </w:rPr>
          <m:t>X</m:t>
        </m:r>
      </m:oMath>
      <w:r w:rsidR="005B4DE5">
        <w:rPr>
          <w:rFonts w:ascii="Times New Roman" w:eastAsia="AppleMyungjo" w:hAnsi="Times New Roman" w:cs="Times New Roman"/>
          <w:bCs/>
          <w:iCs/>
          <w:kern w:val="1"/>
        </w:rPr>
        <w:t xml:space="preserve">, then </w:t>
      </w:r>
      <w:r w:rsidR="00DD63BA">
        <w:rPr>
          <w:rFonts w:ascii="Times New Roman" w:eastAsia="AppleMyungjo" w:hAnsi="Times New Roman" w:cs="Times New Roman"/>
          <w:bCs/>
          <w:iCs/>
          <w:kern w:val="1"/>
        </w:rPr>
        <w:t xml:space="preserve">the mean of the liability scores will be </w:t>
      </w:r>
      <m:oMath>
        <m:r>
          <m:rPr>
            <m:sty m:val="b"/>
          </m:rPr>
          <w:rPr>
            <w:rFonts w:ascii="Cambria Math" w:eastAsia="AppleMyungjo" w:hAnsi="Cambria Math" w:cs="Times New Roman"/>
            <w:kern w:val="1"/>
          </w:rPr>
          <m:t>Xβ</m:t>
        </m:r>
      </m:oMath>
      <w:r w:rsidR="00DD63BA">
        <w:rPr>
          <w:rFonts w:ascii="Times New Roman" w:eastAsia="AppleMyungjo" w:hAnsi="Times New Roman" w:cs="Times New Roman"/>
          <w:bCs/>
          <w:iCs/>
          <w:kern w:val="1"/>
        </w:rPr>
        <w:t xml:space="preserve">. In this </w:t>
      </w:r>
      <w:r w:rsidR="00DD63BA">
        <w:rPr>
          <w:rFonts w:ascii="Times New Roman" w:eastAsia="AppleMyungjo" w:hAnsi="Times New Roman" w:cs="Times New Roman"/>
          <w:bCs/>
          <w:iCs/>
          <w:kern w:val="1"/>
        </w:rPr>
        <w:lastRenderedPageBreak/>
        <w:t xml:space="preserve">study, we </w:t>
      </w:r>
      <w:r w:rsidR="006E3D12">
        <w:rPr>
          <w:rFonts w:ascii="Times New Roman" w:eastAsia="AppleMyungjo" w:hAnsi="Times New Roman" w:cs="Times New Roman"/>
          <w:bCs/>
          <w:iCs/>
          <w:kern w:val="1"/>
        </w:rPr>
        <w:t xml:space="preserve">included </w:t>
      </w:r>
      <w:r w:rsidR="00A87E89">
        <w:rPr>
          <w:rFonts w:ascii="Times New Roman" w:eastAsia="AppleMyungjo" w:hAnsi="Times New Roman" w:cs="Times New Roman"/>
          <w:bCs/>
          <w:iCs/>
          <w:kern w:val="1"/>
        </w:rPr>
        <w:t xml:space="preserve">the age </w:t>
      </w:r>
      <w:r w:rsidR="00E03180">
        <w:rPr>
          <w:rFonts w:ascii="Times New Roman" w:eastAsia="AppleMyungjo" w:hAnsi="Times New Roman" w:cs="Times New Roman"/>
          <w:bCs/>
          <w:iCs/>
          <w:kern w:val="1"/>
        </w:rPr>
        <w:t xml:space="preserve">and </w:t>
      </w:r>
      <w:r w:rsidR="00270192">
        <w:rPr>
          <w:rFonts w:ascii="Times New Roman" w:eastAsia="AppleMyungjo" w:hAnsi="Times New Roman" w:cs="Times New Roman"/>
          <w:bCs/>
          <w:iCs/>
          <w:kern w:val="1"/>
        </w:rPr>
        <w:t xml:space="preserve">the </w:t>
      </w:r>
      <w:r w:rsidR="00E03180">
        <w:rPr>
          <w:rFonts w:ascii="Times New Roman" w:eastAsia="AppleMyungjo" w:hAnsi="Times New Roman" w:cs="Times New Roman"/>
          <w:bCs/>
          <w:iCs/>
          <w:kern w:val="1"/>
        </w:rPr>
        <w:t>sex</w:t>
      </w:r>
      <w:r w:rsidR="00A87E89">
        <w:rPr>
          <w:rFonts w:ascii="Times New Roman" w:eastAsia="AppleMyungjo" w:hAnsi="Times New Roman" w:cs="Times New Roman"/>
          <w:bCs/>
          <w:iCs/>
          <w:kern w:val="1"/>
        </w:rPr>
        <w:t xml:space="preserve"> as covariate</w:t>
      </w:r>
      <w:r w:rsidR="00E03180">
        <w:rPr>
          <w:rFonts w:ascii="Times New Roman" w:eastAsia="AppleMyungjo" w:hAnsi="Times New Roman" w:cs="Times New Roman"/>
          <w:bCs/>
          <w:iCs/>
          <w:kern w:val="1"/>
        </w:rPr>
        <w:t>s</w:t>
      </w:r>
      <w:r w:rsidR="0022395C">
        <w:rPr>
          <w:rFonts w:ascii="Times New Roman" w:eastAsia="AppleMyungjo" w:hAnsi="Times New Roman" w:cs="Times New Roman"/>
          <w:bCs/>
          <w:iCs/>
          <w:kern w:val="1"/>
        </w:rPr>
        <w:t>. The age was coded as 1 if the subject is older than 50 and otherwise 0. The sex was coded as 1 for female and 0 for male. All covariates were standardized to be mean of 0 and variance of 1.</w:t>
      </w:r>
    </w:p>
    <w:p w14:paraId="4AD1EDE0" w14:textId="77777777" w:rsidR="00A56A1D" w:rsidRPr="00D23188"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234B1BA3" w:rsidR="00194F6C" w:rsidRPr="00D23188" w:rsidRDefault="00B41B13" w:rsidP="00194F6C">
      <w:pPr>
        <w:widowControl/>
        <w:wordWrap/>
        <w:autoSpaceDE w:val="0"/>
        <w:autoSpaceDN w:val="0"/>
        <w:adjustRightInd w:val="0"/>
        <w:spacing w:after="200" w:line="480" w:lineRule="auto"/>
        <w:rPr>
          <w:rFonts w:ascii="Times New Roman" w:hAnsi="Times New Roman" w:cs="Times New Roman"/>
          <w:b/>
          <w:bCs/>
          <w:i/>
          <w:iCs/>
          <w:kern w:val="1"/>
        </w:rPr>
      </w:pPr>
      <w:r>
        <w:rPr>
          <w:rFonts w:ascii="Times New Roman" w:hAnsi="Times New Roman" w:cs="Times New Roman"/>
          <w:b/>
          <w:bCs/>
          <w:i/>
          <w:iCs/>
          <w:kern w:val="1"/>
        </w:rPr>
        <w:t xml:space="preserve">Cox proportional </w:t>
      </w:r>
      <w:r w:rsidR="00A56A1D">
        <w:rPr>
          <w:rFonts w:ascii="Times New Roman" w:hAnsi="Times New Roman" w:cs="Times New Roman"/>
          <w:b/>
          <w:bCs/>
          <w:i/>
          <w:iCs/>
          <w:kern w:val="1"/>
        </w:rPr>
        <w:t>hazard</w:t>
      </w:r>
      <w:r>
        <w:rPr>
          <w:rFonts w:ascii="Times New Roman" w:hAnsi="Times New Roman" w:cs="Times New Roman"/>
          <w:b/>
          <w:bCs/>
          <w:i/>
          <w:iCs/>
          <w:kern w:val="1"/>
        </w:rPr>
        <w:t xml:space="preserve"> model</w:t>
      </w:r>
    </w:p>
    <w:p w14:paraId="1642D84C" w14:textId="019B59A4"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D94FCE">
        <w:rPr>
          <w:rFonts w:ascii="Times New Roman" w:hAnsi="Times New Roman" w:cs="Times New Roman"/>
          <w:bCs/>
          <w:iCs/>
          <w:kern w:val="1"/>
        </w:rPr>
        <w:instrText xml:space="preserve"> ADDIN EN.CITE &lt;EndNote&gt;&lt;Cite&gt;&lt;Author&gt;Therneau&lt;/Author&gt;&lt;Year&gt;2015&lt;/Year&gt;&lt;RecNum&gt;9&lt;/RecNum&gt;&lt;DisplayText&gt;(10)&lt;/DisplayText&gt;&lt;record&gt;&lt;rec-number&gt;9&lt;/rec-number&gt;&lt;foreign-keys&gt;&lt;key app="EN" db-id="0wze0xpwtxp9wuewx2o5r5a3xp9wzsvfrswf" timestamp="1552543146"&gt;9&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D94FCE">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r w:rsidR="00E05D2E">
        <w:rPr>
          <w:rFonts w:ascii="Times New Roman" w:eastAsia="AppleMyungjo" w:hAnsi="Times New Roman" w:cs="Times New Roman"/>
          <w:bCs/>
          <w:iCs/>
          <w:kern w:val="1"/>
        </w:rPr>
        <w:t xml:space="preserve"> </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419DF82B"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lastRenderedPageBreak/>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selection </w:t>
      </w:r>
      <w:r w:rsidR="004D44BD" w:rsidRPr="00D23188">
        <w:rPr>
          <w:rFonts w:ascii="Times New Roman" w:hAnsi="Times New Roman" w:cs="Times New Roman"/>
          <w:bCs/>
          <w:iCs/>
          <w:kern w:val="1"/>
        </w:rPr>
        <w:fldChar w:fldCharType="begin"/>
      </w:r>
      <w:r w:rsidR="00D94FCE">
        <w:rPr>
          <w:rFonts w:ascii="Times New Roman" w:hAnsi="Times New Roman" w:cs="Times New Roman"/>
          <w:bCs/>
          <w:iCs/>
          <w:kern w:val="1"/>
        </w:rPr>
        <w:instrText xml:space="preserve"> ADDIN EN.CITE &lt;EndNote&gt;&lt;Cite&gt;&lt;Author&gt;Bozdogan&lt;/Author&gt;&lt;Year&gt;1987&lt;/Year&gt;&lt;RecNum&gt;10&lt;/RecNum&gt;&lt;DisplayText&gt;(11)&lt;/DisplayText&gt;&lt;record&gt;&lt;rec-number&gt;10&lt;/rec-number&gt;&lt;foreign-keys&gt;&lt;key app="EN" db-id="0wze0xpwtxp9wuewx2o5r5a3xp9wzsvfrswf" timestamp="1552543146"&gt;10&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D94FCE">
        <w:rPr>
          <w:rFonts w:ascii="Times New Roman" w:hAnsi="Times New Roman" w:cs="Times New Roman"/>
          <w:bCs/>
          <w:iCs/>
          <w:noProof/>
          <w:kern w:val="1"/>
        </w:rPr>
        <w:t>(11)</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rs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3FC91057"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76651F76" w14:textId="7AE7D79B" w:rsidR="00A96A24" w:rsidRPr="00A96A24" w:rsidRDefault="00A96A24"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Data collection</w:t>
      </w:r>
    </w:p>
    <w:p w14:paraId="690804C4" w14:textId="3F1FCC4C" w:rsidR="00194F6C"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w:t>
      </w:r>
      <w:r w:rsidR="003B5476" w:rsidRPr="00D23188">
        <w:rPr>
          <w:rFonts w:ascii="Times New Roman" w:eastAsia="AppleMyungjo" w:hAnsi="Times New Roman" w:cs="Times New Roman"/>
          <w:bCs/>
          <w:iCs/>
          <w:kern w:val="1"/>
        </w:rPr>
        <w:t xml:space="preserve"> </w:t>
      </w:r>
      <w:r w:rsidR="009014F2" w:rsidRPr="00D23188">
        <w:rPr>
          <w:rFonts w:ascii="Times New Roman" w:eastAsia="AppleMyungjo" w:hAnsi="Times New Roman" w:cs="Times New Roman"/>
          <w:bCs/>
          <w:iCs/>
          <w:kern w:val="1"/>
        </w:rPr>
        <w:t>The number of FDRs ranged from 2 to 17</w:t>
      </w:r>
      <w:r w:rsidR="001F2FA9">
        <w:rPr>
          <w:rFonts w:ascii="Times New Roman" w:eastAsia="AppleMyungjo" w:hAnsi="Times New Roman" w:cs="Times New Roman"/>
          <w:bCs/>
          <w:iCs/>
          <w:kern w:val="1"/>
        </w:rPr>
        <w:t xml:space="preserve"> and m</w:t>
      </w:r>
      <w:r w:rsidR="008544D6">
        <w:rPr>
          <w:rFonts w:ascii="Times New Roman" w:eastAsia="AppleMyungjo" w:hAnsi="Times New Roman" w:cs="Times New Roman"/>
          <w:bCs/>
          <w:iCs/>
          <w:kern w:val="1"/>
        </w:rPr>
        <w:t>ost of probands have no</w:t>
      </w:r>
      <w:r w:rsidR="00AA7C95">
        <w:rPr>
          <w:rFonts w:ascii="Times New Roman" w:eastAsia="AppleMyungjo" w:hAnsi="Times New Roman" w:cs="Times New Roman"/>
          <w:bCs/>
          <w:iCs/>
          <w:kern w:val="1"/>
        </w:rPr>
        <w:t xml:space="preserve"> affected FDR</w:t>
      </w:r>
      <w:r w:rsidR="001F2FA9">
        <w:rPr>
          <w:rFonts w:ascii="Times New Roman" w:eastAsia="AppleMyungjo" w:hAnsi="Times New Roman" w:cs="Times New Roman"/>
          <w:bCs/>
          <w:iCs/>
          <w:kern w:val="1"/>
        </w:rPr>
        <w:t xml:space="preserve"> (90.</w:t>
      </w:r>
      <w:r w:rsidR="001F2FA9" w:rsidRPr="001F2FA9">
        <w:rPr>
          <w:rFonts w:ascii="Times New Roman" w:eastAsia="AppleMyungjo" w:hAnsi="Times New Roman" w:cs="Times New Roman"/>
          <w:bCs/>
          <w:iCs/>
          <w:kern w:val="1"/>
        </w:rPr>
        <w:t>5%</w:t>
      </w:r>
      <w:r w:rsidR="001F2FA9">
        <w:rPr>
          <w:rFonts w:ascii="Times New Roman" w:eastAsia="AppleMyungjo" w:hAnsi="Times New Roman" w:cs="Times New Roman"/>
          <w:bCs/>
          <w:iCs/>
          <w:kern w:val="1"/>
        </w:rPr>
        <w:t xml:space="preserve">). </w:t>
      </w:r>
      <w:r w:rsidR="005E3F8A" w:rsidRPr="00D23188">
        <w:rPr>
          <w:rFonts w:ascii="Times New Roman" w:eastAsia="AppleMyungjo" w:hAnsi="Times New Roman" w:cs="Times New Roman"/>
          <w:bCs/>
          <w:iCs/>
          <w:kern w:val="1"/>
        </w:rPr>
        <w:t>A positive family history in the FDR was found in 9.5% (186/1,952) of the pedigrees.</w:t>
      </w:r>
      <w:r w:rsidR="001F2FA9" w:rsidRPr="00D23188">
        <w:rPr>
          <w:rFonts w:ascii="Times New Roman" w:eastAsia="AppleMyungjo" w:hAnsi="Times New Roman" w:cs="Times New Roman"/>
          <w:bCs/>
          <w:iCs/>
          <w:kern w:val="1"/>
        </w:rPr>
        <w:t xml:space="preserv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328A3428" w14:textId="77777777" w:rsidR="00C56B10" w:rsidRDefault="00C56B10"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4F92DCA1" w14:textId="6DFD8953" w:rsidR="00AF7746" w:rsidRPr="00AF7746" w:rsidRDefault="00AF7746"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 xml:space="preserve">Heritability of Colorectal </w:t>
      </w:r>
      <w:r w:rsidR="00E447A1">
        <w:rPr>
          <w:rFonts w:ascii="Times New Roman" w:eastAsia="AppleMyungjo" w:hAnsi="Times New Roman" w:cs="Times New Roman"/>
          <w:b/>
          <w:bCs/>
          <w:i/>
          <w:iCs/>
          <w:kern w:val="1"/>
        </w:rPr>
        <w:t>c</w:t>
      </w:r>
      <w:r>
        <w:rPr>
          <w:rFonts w:ascii="Times New Roman" w:eastAsia="AppleMyungjo" w:hAnsi="Times New Roman" w:cs="Times New Roman"/>
          <w:b/>
          <w:bCs/>
          <w:i/>
          <w:iCs/>
          <w:kern w:val="1"/>
        </w:rPr>
        <w:t>ancer in Korean population</w:t>
      </w:r>
    </w:p>
    <w:p w14:paraId="23A7211C" w14:textId="0D3F429B" w:rsidR="00B50E76" w:rsidRDefault="00305FEB" w:rsidP="00305FEB">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The narrow-sense heritability of CRC was estimated at </w:t>
      </w:r>
      <w:r w:rsidR="00980B88">
        <w:rPr>
          <w:rFonts w:ascii="Times New Roman" w:eastAsia="AppleMyungjo" w:hAnsi="Times New Roman" w:cs="Times New Roman"/>
          <w:bCs/>
          <w:iCs/>
          <w:kern w:val="1"/>
        </w:rPr>
        <w:t>40.21%</w:t>
      </w:r>
      <w:r w:rsidR="00560073">
        <w:rPr>
          <w:rFonts w:ascii="Times New Roman" w:eastAsia="AppleMyungjo" w:hAnsi="Times New Roman" w:cs="Times New Roman"/>
          <w:bCs/>
          <w:iCs/>
          <w:kern w:val="1"/>
        </w:rPr>
        <w:t xml:space="preserve"> (P-value =</w:t>
      </w:r>
      <w:r w:rsidR="00307071">
        <w:rPr>
          <w:rFonts w:ascii="Times New Roman" w:eastAsia="AppleMyungjo" w:hAnsi="Times New Roman" w:cs="Times New Roman"/>
          <w:bCs/>
          <w:iCs/>
          <w:kern w:val="1"/>
        </w:rPr>
        <w:t xml:space="preserve"> 3.51</w:t>
      </w:r>
      <m:oMath>
        <m:r>
          <w:rPr>
            <w:rFonts w:ascii="Cambria Math" w:eastAsia="AppleMyungjo" w:hAnsi="Cambria Math" w:cs="Times New Roman"/>
            <w:kern w:val="1"/>
          </w:rPr>
          <m:t>×</m:t>
        </m:r>
      </m:oMath>
      <w:r w:rsidR="00307071">
        <w:rPr>
          <w:rFonts w:ascii="Times New Roman" w:eastAsia="AppleMyungjo" w:hAnsi="Times New Roman" w:cs="Times New Roman"/>
          <w:bCs/>
          <w:iCs/>
          <w:kern w:val="1"/>
        </w:rPr>
        <w:t>10</w:t>
      </w:r>
      <w:r w:rsidR="00307071">
        <w:rPr>
          <w:rFonts w:ascii="Times New Roman" w:eastAsia="AppleMyungjo" w:hAnsi="Times New Roman" w:cs="Times New Roman"/>
          <w:bCs/>
          <w:iCs/>
          <w:kern w:val="1"/>
          <w:vertAlign w:val="superscript"/>
        </w:rPr>
        <w:t>-12</w:t>
      </w:r>
      <w:r w:rsidR="00560073">
        <w:rPr>
          <w:rFonts w:ascii="Times New Roman" w:eastAsia="AppleMyungjo" w:hAnsi="Times New Roman" w:cs="Times New Roman"/>
          <w:bCs/>
          <w:iCs/>
          <w:kern w:val="1"/>
        </w:rPr>
        <w:t>)</w:t>
      </w:r>
      <w:r w:rsidR="00DC7D6A">
        <w:rPr>
          <w:rFonts w:ascii="Times New Roman" w:eastAsia="AppleMyungjo" w:hAnsi="Times New Roman" w:cs="Times New Roman"/>
          <w:bCs/>
          <w:iCs/>
          <w:kern w:val="1"/>
        </w:rPr>
        <w:t xml:space="preserve"> on</w:t>
      </w:r>
      <w:r w:rsidR="003C044B">
        <w:rPr>
          <w:rFonts w:ascii="Times New Roman" w:eastAsia="AppleMyungjo" w:hAnsi="Times New Roman" w:cs="Times New Roman"/>
          <w:bCs/>
          <w:iCs/>
          <w:kern w:val="1"/>
        </w:rPr>
        <w:t xml:space="preserve"> the</w:t>
      </w:r>
      <w:r w:rsidR="00DC7D6A">
        <w:rPr>
          <w:rFonts w:ascii="Times New Roman" w:eastAsia="AppleMyungjo" w:hAnsi="Times New Roman" w:cs="Times New Roman"/>
          <w:bCs/>
          <w:iCs/>
          <w:kern w:val="1"/>
        </w:rPr>
        <w:t xml:space="preserve"> liability scale</w:t>
      </w:r>
      <w:r w:rsidR="00560073">
        <w:rPr>
          <w:rFonts w:ascii="Times New Roman" w:eastAsia="AppleMyungjo" w:hAnsi="Times New Roman" w:cs="Times New Roman"/>
          <w:bCs/>
          <w:iCs/>
          <w:kern w:val="1"/>
        </w:rPr>
        <w:t xml:space="preserve">. </w:t>
      </w:r>
      <w:r>
        <w:rPr>
          <w:rFonts w:ascii="Times New Roman" w:eastAsia="AppleMyungjo" w:hAnsi="Times New Roman" w:cs="Times New Roman"/>
          <w:bCs/>
          <w:iCs/>
          <w:kern w:val="1"/>
        </w:rPr>
        <w:t>The coefficient estimate</w:t>
      </w:r>
      <w:r w:rsidR="00C31DA0">
        <w:rPr>
          <w:rFonts w:ascii="Times New Roman" w:eastAsia="AppleMyungjo" w:hAnsi="Times New Roman" w:cs="Times New Roman"/>
          <w:bCs/>
          <w:iCs/>
          <w:kern w:val="1"/>
        </w:rPr>
        <w:t xml:space="preserve">s of </w:t>
      </w:r>
      <w:r w:rsidR="00F03BBC">
        <w:rPr>
          <w:rFonts w:ascii="Times New Roman" w:eastAsia="AppleMyungjo" w:hAnsi="Times New Roman" w:cs="Times New Roman"/>
          <w:bCs/>
          <w:iCs/>
          <w:kern w:val="1"/>
        </w:rPr>
        <w:t xml:space="preserve">the </w:t>
      </w:r>
      <w:r w:rsidR="00C31DA0">
        <w:rPr>
          <w:rFonts w:ascii="Times New Roman" w:eastAsia="AppleMyungjo" w:hAnsi="Times New Roman" w:cs="Times New Roman"/>
          <w:bCs/>
          <w:iCs/>
          <w:kern w:val="1"/>
        </w:rPr>
        <w:t xml:space="preserve">age and </w:t>
      </w:r>
      <w:r w:rsidR="00F03BBC">
        <w:rPr>
          <w:rFonts w:ascii="Times New Roman" w:eastAsia="AppleMyungjo" w:hAnsi="Times New Roman" w:cs="Times New Roman"/>
          <w:bCs/>
          <w:iCs/>
          <w:kern w:val="1"/>
        </w:rPr>
        <w:t xml:space="preserve">the </w:t>
      </w:r>
      <w:r w:rsidR="00C31DA0">
        <w:rPr>
          <w:rFonts w:ascii="Times New Roman" w:eastAsia="AppleMyungjo" w:hAnsi="Times New Roman" w:cs="Times New Roman"/>
          <w:bCs/>
          <w:iCs/>
          <w:kern w:val="1"/>
        </w:rPr>
        <w:t>sex were</w:t>
      </w:r>
      <w:r w:rsidR="006C4794">
        <w:rPr>
          <w:rFonts w:ascii="Times New Roman" w:eastAsia="AppleMyungjo" w:hAnsi="Times New Roman" w:cs="Times New Roman"/>
          <w:bCs/>
          <w:iCs/>
          <w:kern w:val="1"/>
        </w:rPr>
        <w:t xml:space="preserve"> </w:t>
      </w:r>
      <w:r w:rsidR="00462624">
        <w:rPr>
          <w:rFonts w:ascii="Times New Roman" w:eastAsia="AppleMyungjo" w:hAnsi="Times New Roman" w:cs="Times New Roman"/>
          <w:bCs/>
          <w:iCs/>
          <w:kern w:val="1"/>
        </w:rPr>
        <w:t>0.259</w:t>
      </w:r>
      <w:r w:rsidR="006C4794">
        <w:rPr>
          <w:rFonts w:ascii="Times New Roman" w:eastAsia="AppleMyungjo" w:hAnsi="Times New Roman" w:cs="Times New Roman"/>
          <w:bCs/>
          <w:iCs/>
          <w:kern w:val="1"/>
        </w:rPr>
        <w:t xml:space="preserve"> and</w:t>
      </w:r>
      <w:r w:rsidR="00462624">
        <w:rPr>
          <w:rFonts w:ascii="Times New Roman" w:eastAsia="AppleMyungjo" w:hAnsi="Times New Roman" w:cs="Times New Roman"/>
          <w:bCs/>
          <w:iCs/>
          <w:kern w:val="1"/>
        </w:rPr>
        <w:t xml:space="preserve"> -0.047</w:t>
      </w:r>
      <w:r w:rsidR="006C4794">
        <w:rPr>
          <w:rFonts w:ascii="Times New Roman" w:eastAsia="AppleMyungjo" w:hAnsi="Times New Roman" w:cs="Times New Roman"/>
          <w:bCs/>
          <w:iCs/>
          <w:kern w:val="1"/>
        </w:rPr>
        <w:t>, respectively</w:t>
      </w:r>
      <w:r w:rsidR="004B593E">
        <w:rPr>
          <w:rFonts w:ascii="Times New Roman" w:eastAsia="AppleMyungjo" w:hAnsi="Times New Roman" w:cs="Times New Roman"/>
          <w:bCs/>
          <w:iCs/>
          <w:kern w:val="1"/>
        </w:rPr>
        <w:t xml:space="preserve">. </w:t>
      </w:r>
      <w:r w:rsidR="00624581">
        <w:rPr>
          <w:rFonts w:ascii="Times New Roman" w:eastAsia="AppleMyungjo" w:hAnsi="Times New Roman" w:cs="Times New Roman"/>
          <w:bCs/>
          <w:iCs/>
          <w:kern w:val="1"/>
        </w:rPr>
        <w:t xml:space="preserve">It means </w:t>
      </w:r>
      <w:r w:rsidR="00B65A3B">
        <w:rPr>
          <w:rFonts w:ascii="Times New Roman" w:eastAsia="AppleMyungjo" w:hAnsi="Times New Roman" w:cs="Times New Roman"/>
          <w:bCs/>
          <w:iCs/>
          <w:kern w:val="1"/>
        </w:rPr>
        <w:t xml:space="preserve">that </w:t>
      </w:r>
      <w:r w:rsidR="000E34F6">
        <w:rPr>
          <w:rFonts w:ascii="Times New Roman" w:eastAsia="AppleMyungjo" w:hAnsi="Times New Roman" w:cs="Times New Roman"/>
          <w:bCs/>
          <w:iCs/>
          <w:kern w:val="1"/>
        </w:rPr>
        <w:t xml:space="preserve">the threshold decreases in </w:t>
      </w:r>
      <w:r w:rsidR="00462624">
        <w:rPr>
          <w:rFonts w:ascii="Times New Roman" w:eastAsia="AppleMyungjo" w:hAnsi="Times New Roman" w:cs="Times New Roman"/>
          <w:bCs/>
          <w:iCs/>
          <w:kern w:val="1"/>
        </w:rPr>
        <w:t>0.259</w:t>
      </w:r>
      <w:r w:rsidR="000C13A9">
        <w:rPr>
          <w:rFonts w:ascii="Times New Roman" w:eastAsia="AppleMyungjo" w:hAnsi="Times New Roman" w:cs="Times New Roman"/>
          <w:bCs/>
          <w:iCs/>
          <w:kern w:val="1"/>
        </w:rPr>
        <w:t xml:space="preserve"> </w:t>
      </w:r>
      <w:r w:rsidR="00FC4274">
        <w:rPr>
          <w:rFonts w:ascii="Times New Roman" w:eastAsia="AppleMyungjo" w:hAnsi="Times New Roman" w:cs="Times New Roman"/>
          <w:bCs/>
          <w:iCs/>
          <w:kern w:val="1"/>
        </w:rPr>
        <w:t>for person older th</w:t>
      </w:r>
      <w:r w:rsidR="00966E24">
        <w:rPr>
          <w:rFonts w:ascii="Times New Roman" w:eastAsia="AppleMyungjo" w:hAnsi="Times New Roman" w:cs="Times New Roman"/>
          <w:bCs/>
          <w:iCs/>
          <w:kern w:val="1"/>
        </w:rPr>
        <w:t>an</w:t>
      </w:r>
      <w:r w:rsidR="00FC4274">
        <w:rPr>
          <w:rFonts w:ascii="Times New Roman" w:eastAsia="AppleMyungjo" w:hAnsi="Times New Roman" w:cs="Times New Roman"/>
          <w:bCs/>
          <w:iCs/>
          <w:kern w:val="1"/>
        </w:rPr>
        <w:t xml:space="preserve"> 50 </w:t>
      </w:r>
      <w:r w:rsidR="000C13A9">
        <w:rPr>
          <w:rFonts w:ascii="Times New Roman" w:eastAsia="AppleMyungjo" w:hAnsi="Times New Roman" w:cs="Times New Roman"/>
          <w:bCs/>
          <w:iCs/>
          <w:kern w:val="1"/>
        </w:rPr>
        <w:t>and</w:t>
      </w:r>
      <w:r w:rsidR="00462624">
        <w:rPr>
          <w:rFonts w:ascii="Times New Roman" w:eastAsia="AppleMyungjo" w:hAnsi="Times New Roman" w:cs="Times New Roman"/>
          <w:bCs/>
          <w:iCs/>
          <w:kern w:val="1"/>
        </w:rPr>
        <w:t xml:space="preserve"> increases in</w:t>
      </w:r>
      <w:r w:rsidR="000C13A9">
        <w:rPr>
          <w:rFonts w:ascii="Times New Roman" w:eastAsia="AppleMyungjo" w:hAnsi="Times New Roman" w:cs="Times New Roman"/>
          <w:bCs/>
          <w:iCs/>
          <w:kern w:val="1"/>
        </w:rPr>
        <w:t xml:space="preserve"> </w:t>
      </w:r>
      <w:r w:rsidR="00462624">
        <w:rPr>
          <w:rFonts w:ascii="Times New Roman" w:eastAsia="AppleMyungjo" w:hAnsi="Times New Roman" w:cs="Times New Roman"/>
          <w:bCs/>
          <w:iCs/>
          <w:kern w:val="1"/>
        </w:rPr>
        <w:t>0.047</w:t>
      </w:r>
      <w:r w:rsidR="000C13A9">
        <w:rPr>
          <w:rFonts w:ascii="Times New Roman" w:eastAsia="AppleMyungjo" w:hAnsi="Times New Roman" w:cs="Times New Roman"/>
          <w:bCs/>
          <w:iCs/>
          <w:kern w:val="1"/>
        </w:rPr>
        <w:t xml:space="preserve"> for</w:t>
      </w:r>
      <w:r w:rsidR="005E070F">
        <w:rPr>
          <w:rFonts w:ascii="Times New Roman" w:eastAsia="AppleMyungjo" w:hAnsi="Times New Roman" w:cs="Times New Roman"/>
          <w:bCs/>
          <w:iCs/>
          <w:kern w:val="1"/>
        </w:rPr>
        <w:t xml:space="preserve"> female. </w:t>
      </w:r>
      <w:r w:rsidR="0069638E">
        <w:rPr>
          <w:rFonts w:ascii="Times New Roman" w:eastAsia="AppleMyungjo" w:hAnsi="Times New Roman" w:cs="Times New Roman"/>
          <w:bCs/>
          <w:iCs/>
          <w:kern w:val="1"/>
        </w:rPr>
        <w:t>Change in the threshold value directly affect to the risk of CRC</w:t>
      </w:r>
      <w:r w:rsidR="003D3AF1">
        <w:rPr>
          <w:rFonts w:ascii="Times New Roman" w:eastAsia="AppleMyungjo" w:hAnsi="Times New Roman" w:cs="Times New Roman"/>
          <w:bCs/>
          <w:iCs/>
          <w:kern w:val="1"/>
        </w:rPr>
        <w:t>.</w:t>
      </w:r>
      <w:r w:rsidR="00CE60C5">
        <w:rPr>
          <w:rFonts w:ascii="Times New Roman" w:eastAsia="AppleMyungjo" w:hAnsi="Times New Roman" w:cs="Times New Roman"/>
          <w:bCs/>
          <w:iCs/>
          <w:kern w:val="1"/>
        </w:rPr>
        <w:t xml:space="preserve"> If we assume </w:t>
      </w:r>
      <w:r w:rsidR="008E7647">
        <w:rPr>
          <w:rFonts w:ascii="Times New Roman" w:eastAsia="AppleMyungjo" w:hAnsi="Times New Roman" w:cs="Times New Roman"/>
          <w:bCs/>
          <w:iCs/>
          <w:kern w:val="1"/>
        </w:rPr>
        <w:t xml:space="preserve">that </w:t>
      </w:r>
      <w:r w:rsidR="00CE60C5">
        <w:rPr>
          <w:rFonts w:ascii="Times New Roman" w:eastAsia="AppleMyungjo" w:hAnsi="Times New Roman" w:cs="Times New Roman"/>
          <w:bCs/>
          <w:iCs/>
          <w:kern w:val="1"/>
        </w:rPr>
        <w:t xml:space="preserve">we don’t have </w:t>
      </w:r>
      <w:r w:rsidR="001D6E75">
        <w:rPr>
          <w:rFonts w:ascii="Times New Roman" w:eastAsia="AppleMyungjo" w:hAnsi="Times New Roman" w:cs="Times New Roman"/>
          <w:bCs/>
          <w:iCs/>
          <w:kern w:val="1"/>
        </w:rPr>
        <w:t xml:space="preserve">information about </w:t>
      </w:r>
      <w:r w:rsidR="00CE60C5">
        <w:rPr>
          <w:rFonts w:ascii="Times New Roman" w:eastAsia="AppleMyungjo" w:hAnsi="Times New Roman" w:cs="Times New Roman"/>
          <w:bCs/>
          <w:iCs/>
          <w:kern w:val="1"/>
        </w:rPr>
        <w:t xml:space="preserve">family </w:t>
      </w:r>
      <w:r w:rsidR="001D6E75">
        <w:rPr>
          <w:rFonts w:ascii="Times New Roman" w:eastAsia="AppleMyungjo" w:hAnsi="Times New Roman" w:cs="Times New Roman"/>
          <w:bCs/>
          <w:iCs/>
          <w:kern w:val="1"/>
        </w:rPr>
        <w:t>of the disease</w:t>
      </w:r>
      <w:r w:rsidR="00CE60C5">
        <w:rPr>
          <w:rFonts w:ascii="Times New Roman" w:eastAsia="AppleMyungjo" w:hAnsi="Times New Roman" w:cs="Times New Roman"/>
          <w:bCs/>
          <w:iCs/>
          <w:kern w:val="1"/>
        </w:rPr>
        <w:t>,</w:t>
      </w:r>
      <w:r w:rsidR="00596D22">
        <w:rPr>
          <w:rFonts w:ascii="Times New Roman" w:eastAsia="AppleMyungjo" w:hAnsi="Times New Roman" w:cs="Times New Roman"/>
          <w:bCs/>
          <w:iCs/>
          <w:kern w:val="1"/>
        </w:rPr>
        <w:t xml:space="preserve"> </w:t>
      </w:r>
      <w:r w:rsidR="003F155B">
        <w:rPr>
          <w:rFonts w:ascii="Times New Roman" w:eastAsia="AppleMyungjo" w:hAnsi="Times New Roman" w:cs="Times New Roman"/>
          <w:bCs/>
          <w:iCs/>
          <w:kern w:val="1"/>
        </w:rPr>
        <w:t xml:space="preserve">male over 50, female under 50 and female over 50 </w:t>
      </w:r>
      <w:r w:rsidR="00A845E7">
        <w:rPr>
          <w:rFonts w:ascii="Times New Roman" w:eastAsia="AppleMyungjo" w:hAnsi="Times New Roman" w:cs="Times New Roman"/>
          <w:bCs/>
          <w:iCs/>
          <w:kern w:val="1"/>
        </w:rPr>
        <w:t>had 1.</w:t>
      </w:r>
      <w:r w:rsidR="002943C2">
        <w:rPr>
          <w:rFonts w:ascii="Times New Roman" w:eastAsia="AppleMyungjo" w:hAnsi="Times New Roman" w:cs="Times New Roman"/>
          <w:bCs/>
          <w:iCs/>
          <w:kern w:val="1"/>
        </w:rPr>
        <w:t>4</w:t>
      </w:r>
      <w:r w:rsidR="00A845E7">
        <w:rPr>
          <w:rFonts w:ascii="Times New Roman" w:eastAsia="AppleMyungjo" w:hAnsi="Times New Roman" w:cs="Times New Roman"/>
          <w:bCs/>
          <w:iCs/>
          <w:kern w:val="1"/>
        </w:rPr>
        <w:t xml:space="preserve">, </w:t>
      </w:r>
      <w:r w:rsidR="002943C2">
        <w:rPr>
          <w:rFonts w:ascii="Times New Roman" w:eastAsia="AppleMyungjo" w:hAnsi="Times New Roman" w:cs="Times New Roman"/>
          <w:bCs/>
          <w:iCs/>
          <w:kern w:val="1"/>
        </w:rPr>
        <w:t>7.8</w:t>
      </w:r>
      <w:r w:rsidR="00A845E7">
        <w:rPr>
          <w:rFonts w:ascii="Times New Roman" w:eastAsia="AppleMyungjo" w:hAnsi="Times New Roman" w:cs="Times New Roman"/>
          <w:bCs/>
          <w:iCs/>
          <w:kern w:val="1"/>
        </w:rPr>
        <w:t xml:space="preserve">, </w:t>
      </w:r>
      <w:r w:rsidR="002943C2">
        <w:rPr>
          <w:rFonts w:ascii="Times New Roman" w:eastAsia="AppleMyungjo" w:hAnsi="Times New Roman" w:cs="Times New Roman"/>
          <w:bCs/>
          <w:iCs/>
          <w:kern w:val="1"/>
        </w:rPr>
        <w:t>10.36</w:t>
      </w:r>
      <w:r w:rsidR="00A845E7">
        <w:rPr>
          <w:rFonts w:ascii="Times New Roman" w:eastAsia="AppleMyungjo" w:hAnsi="Times New Roman" w:cs="Times New Roman"/>
          <w:bCs/>
          <w:iCs/>
          <w:kern w:val="1"/>
        </w:rPr>
        <w:t xml:space="preserve"> times higher risks than male under 50</w:t>
      </w:r>
      <w:r w:rsidR="001C0CEC">
        <w:rPr>
          <w:rFonts w:ascii="Times New Roman" w:eastAsia="AppleMyungjo" w:hAnsi="Times New Roman" w:cs="Times New Roman"/>
          <w:bCs/>
          <w:iCs/>
          <w:kern w:val="1"/>
        </w:rPr>
        <w:t xml:space="preserve"> (Table 2)</w:t>
      </w:r>
      <w:r w:rsidR="00A845E7">
        <w:rPr>
          <w:rFonts w:ascii="Times New Roman" w:eastAsia="AppleMyungjo" w:hAnsi="Times New Roman" w:cs="Times New Roman"/>
          <w:bCs/>
          <w:iCs/>
          <w:kern w:val="1"/>
        </w:rPr>
        <w:t>.</w:t>
      </w:r>
      <w:r w:rsidR="00973F81">
        <w:rPr>
          <w:rFonts w:ascii="Times New Roman" w:eastAsia="AppleMyungjo" w:hAnsi="Times New Roman" w:cs="Times New Roman"/>
          <w:bCs/>
          <w:iCs/>
          <w:kern w:val="1"/>
        </w:rPr>
        <w:t xml:space="preserve"> </w:t>
      </w:r>
    </w:p>
    <w:p w14:paraId="4D3849B6" w14:textId="2A4D30FD" w:rsidR="00723193" w:rsidRPr="00B83389" w:rsidRDefault="00467944" w:rsidP="00495348">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A</w:t>
      </w:r>
      <w:r w:rsidR="00C36B27">
        <w:rPr>
          <w:rFonts w:ascii="Times New Roman" w:eastAsia="AppleMyungjo" w:hAnsi="Times New Roman" w:cs="Times New Roman"/>
          <w:bCs/>
          <w:iCs/>
          <w:kern w:val="1"/>
        </w:rPr>
        <w:t xml:space="preserve"> </w:t>
      </w:r>
      <w:r w:rsidR="008670AE">
        <w:rPr>
          <w:rFonts w:ascii="Times New Roman" w:eastAsia="AppleMyungjo" w:hAnsi="Times New Roman" w:cs="Times New Roman"/>
          <w:bCs/>
          <w:iCs/>
          <w:kern w:val="1"/>
        </w:rPr>
        <w:t xml:space="preserve">risk of CRC is </w:t>
      </w:r>
      <w:r>
        <w:rPr>
          <w:rFonts w:ascii="Times New Roman" w:eastAsia="AppleMyungjo" w:hAnsi="Times New Roman" w:cs="Times New Roman"/>
          <w:bCs/>
          <w:iCs/>
          <w:kern w:val="1"/>
        </w:rPr>
        <w:t xml:space="preserve">also </w:t>
      </w:r>
      <w:r w:rsidR="008670AE">
        <w:rPr>
          <w:rFonts w:ascii="Times New Roman" w:eastAsia="AppleMyungjo" w:hAnsi="Times New Roman" w:cs="Times New Roman"/>
          <w:bCs/>
          <w:iCs/>
          <w:kern w:val="1"/>
        </w:rPr>
        <w:t>affected by the number of affected relatives.</w:t>
      </w:r>
      <w:r w:rsidR="00282E9A">
        <w:rPr>
          <w:rFonts w:ascii="Times New Roman" w:eastAsia="AppleMyungjo" w:hAnsi="Times New Roman" w:cs="Times New Roman"/>
          <w:bCs/>
          <w:iCs/>
          <w:kern w:val="1"/>
        </w:rPr>
        <w:t xml:space="preserve"> </w:t>
      </w:r>
      <w:r w:rsidR="00B21EB1">
        <w:rPr>
          <w:rFonts w:ascii="Times New Roman" w:eastAsia="AppleMyungjo" w:hAnsi="Times New Roman" w:cs="Times New Roman"/>
          <w:bCs/>
          <w:iCs/>
          <w:kern w:val="1"/>
        </w:rPr>
        <w:t>W</w:t>
      </w:r>
      <w:r w:rsidR="00282E9A">
        <w:rPr>
          <w:rFonts w:ascii="Times New Roman" w:eastAsia="AppleMyungjo" w:hAnsi="Times New Roman" w:cs="Times New Roman"/>
          <w:bCs/>
          <w:iCs/>
          <w:kern w:val="1"/>
        </w:rPr>
        <w:t>e consider</w:t>
      </w:r>
      <w:r w:rsidR="00B21EB1">
        <w:rPr>
          <w:rFonts w:ascii="Times New Roman" w:eastAsia="AppleMyungjo" w:hAnsi="Times New Roman" w:cs="Times New Roman"/>
          <w:bCs/>
          <w:iCs/>
          <w:kern w:val="1"/>
        </w:rPr>
        <w:t>ed</w:t>
      </w:r>
      <w:r w:rsidR="00282E9A">
        <w:rPr>
          <w:rFonts w:ascii="Times New Roman" w:eastAsia="AppleMyungjo" w:hAnsi="Times New Roman" w:cs="Times New Roman"/>
          <w:bCs/>
          <w:iCs/>
          <w:kern w:val="1"/>
        </w:rPr>
        <w:t xml:space="preserve"> a nuclear family consisting of parents and two </w:t>
      </w:r>
      <w:proofErr w:type="spellStart"/>
      <w:r w:rsidR="00282E9A">
        <w:rPr>
          <w:rFonts w:ascii="Times New Roman" w:eastAsia="AppleMyungjo" w:hAnsi="Times New Roman" w:cs="Times New Roman"/>
          <w:bCs/>
          <w:iCs/>
          <w:kern w:val="1"/>
        </w:rPr>
        <w:t>offsprings</w:t>
      </w:r>
      <w:proofErr w:type="spellEnd"/>
      <w:r w:rsidR="00B21EB1">
        <w:rPr>
          <w:rFonts w:ascii="Times New Roman" w:eastAsia="AppleMyungjo" w:hAnsi="Times New Roman" w:cs="Times New Roman"/>
          <w:bCs/>
          <w:iCs/>
          <w:kern w:val="1"/>
        </w:rPr>
        <w:t xml:space="preserve"> to calculate risk</w:t>
      </w:r>
      <w:r w:rsidR="008452B4">
        <w:rPr>
          <w:rFonts w:ascii="Times New Roman" w:eastAsia="AppleMyungjo" w:hAnsi="Times New Roman" w:cs="Times New Roman"/>
          <w:bCs/>
          <w:iCs/>
          <w:kern w:val="1"/>
        </w:rPr>
        <w:t>s</w:t>
      </w:r>
      <w:r w:rsidR="00B21EB1">
        <w:rPr>
          <w:rFonts w:ascii="Times New Roman" w:eastAsia="AppleMyungjo" w:hAnsi="Times New Roman" w:cs="Times New Roman"/>
          <w:bCs/>
          <w:iCs/>
          <w:kern w:val="1"/>
        </w:rPr>
        <w:t xml:space="preserve"> of </w:t>
      </w:r>
      <w:r w:rsidR="002A13B5">
        <w:rPr>
          <w:rFonts w:ascii="Times New Roman" w:eastAsia="AppleMyungjo" w:hAnsi="Times New Roman" w:cs="Times New Roman"/>
          <w:bCs/>
          <w:iCs/>
          <w:kern w:val="1"/>
        </w:rPr>
        <w:t xml:space="preserve">being affected to the CRC for </w:t>
      </w:r>
      <w:r w:rsidR="00087D96">
        <w:rPr>
          <w:rFonts w:ascii="Times New Roman" w:eastAsia="AppleMyungjo" w:hAnsi="Times New Roman" w:cs="Times New Roman"/>
          <w:bCs/>
          <w:iCs/>
          <w:kern w:val="1"/>
        </w:rPr>
        <w:t>the first offspring</w:t>
      </w:r>
      <w:r w:rsidR="008452B4">
        <w:rPr>
          <w:rFonts w:ascii="Times New Roman" w:eastAsia="AppleMyungjo" w:hAnsi="Times New Roman" w:cs="Times New Roman"/>
          <w:bCs/>
          <w:iCs/>
          <w:kern w:val="1"/>
        </w:rPr>
        <w:t xml:space="preserve"> in the following cases: 1) </w:t>
      </w:r>
      <w:r w:rsidR="00191242">
        <w:rPr>
          <w:rFonts w:ascii="Times New Roman" w:eastAsia="AppleMyungjo" w:hAnsi="Times New Roman" w:cs="Times New Roman"/>
          <w:bCs/>
          <w:iCs/>
          <w:kern w:val="1"/>
        </w:rPr>
        <w:t xml:space="preserve">Parents and the other offspring are unaffected, 2) Only father is affected, 3) Parents are affected and the other offspring is unaffected, and 4) </w:t>
      </w:r>
      <w:r w:rsidR="008452B4">
        <w:rPr>
          <w:rFonts w:ascii="Times New Roman" w:eastAsia="AppleMyungjo" w:hAnsi="Times New Roman" w:cs="Times New Roman"/>
          <w:bCs/>
          <w:iCs/>
          <w:kern w:val="1"/>
        </w:rPr>
        <w:lastRenderedPageBreak/>
        <w:t>Parents and the other offspring are affected</w:t>
      </w:r>
      <w:r w:rsidR="007B5AE3">
        <w:rPr>
          <w:rFonts w:ascii="Times New Roman" w:eastAsia="AppleMyungjo" w:hAnsi="Times New Roman" w:cs="Times New Roman"/>
          <w:bCs/>
          <w:iCs/>
          <w:kern w:val="1"/>
        </w:rPr>
        <w:t>.</w:t>
      </w:r>
      <w:r w:rsidR="00C7345C">
        <w:rPr>
          <w:rFonts w:ascii="Times New Roman" w:eastAsia="AppleMyungjo" w:hAnsi="Times New Roman" w:cs="Times New Roman"/>
          <w:bCs/>
          <w:iCs/>
          <w:kern w:val="1"/>
        </w:rPr>
        <w:t xml:space="preserve"> All family members were assumed to be younger than 50 years old.</w:t>
      </w:r>
      <w:r w:rsidR="0098104D">
        <w:rPr>
          <w:rFonts w:ascii="Times New Roman" w:eastAsia="AppleMyungjo" w:hAnsi="Times New Roman" w:cs="Times New Roman"/>
          <w:bCs/>
          <w:iCs/>
          <w:kern w:val="1"/>
        </w:rPr>
        <w:t xml:space="preserve"> </w:t>
      </w:r>
      <w:r w:rsidR="00FA4D93">
        <w:rPr>
          <w:rFonts w:ascii="Times New Roman" w:eastAsia="AppleMyungjo" w:hAnsi="Times New Roman" w:cs="Times New Roman"/>
          <w:bCs/>
          <w:iCs/>
          <w:kern w:val="1"/>
        </w:rPr>
        <w:t xml:space="preserve">Figure 1 </w:t>
      </w:r>
      <w:r w:rsidR="00F90531">
        <w:rPr>
          <w:rFonts w:ascii="Times New Roman" w:eastAsia="AppleMyungjo" w:hAnsi="Times New Roman" w:cs="Times New Roman"/>
          <w:bCs/>
          <w:iCs/>
          <w:kern w:val="1"/>
        </w:rPr>
        <w:t xml:space="preserve">illustrates </w:t>
      </w:r>
      <w:r w:rsidR="00CF742E">
        <w:rPr>
          <w:rFonts w:ascii="Times New Roman" w:eastAsia="AppleMyungjo" w:hAnsi="Times New Roman" w:cs="Times New Roman"/>
          <w:bCs/>
          <w:iCs/>
          <w:kern w:val="1"/>
        </w:rPr>
        <w:t xml:space="preserve">that </w:t>
      </w:r>
      <w:r w:rsidR="00D27C92">
        <w:rPr>
          <w:rFonts w:ascii="Times New Roman" w:eastAsia="AppleMyungjo" w:hAnsi="Times New Roman" w:cs="Times New Roman"/>
          <w:bCs/>
          <w:iCs/>
          <w:kern w:val="1"/>
        </w:rPr>
        <w:t xml:space="preserve">the relative risk of </w:t>
      </w:r>
      <w:r w:rsidR="00CF742E">
        <w:rPr>
          <w:rFonts w:ascii="Times New Roman" w:eastAsia="AppleMyungjo" w:hAnsi="Times New Roman" w:cs="Times New Roman"/>
          <w:bCs/>
          <w:iCs/>
          <w:kern w:val="1"/>
        </w:rPr>
        <w:t xml:space="preserve">the probability of being affected to the CRC </w:t>
      </w:r>
      <w:r w:rsidR="00D27C92">
        <w:rPr>
          <w:rFonts w:ascii="Times New Roman" w:eastAsia="AppleMyungjo" w:hAnsi="Times New Roman" w:cs="Times New Roman"/>
          <w:bCs/>
          <w:iCs/>
          <w:kern w:val="1"/>
        </w:rPr>
        <w:t xml:space="preserve">to the baseline risk </w:t>
      </w:r>
      <w:r w:rsidR="00CF742E">
        <w:rPr>
          <w:rFonts w:ascii="Times New Roman" w:eastAsia="AppleMyungjo" w:hAnsi="Times New Roman" w:cs="Times New Roman"/>
          <w:bCs/>
          <w:iCs/>
          <w:kern w:val="1"/>
        </w:rPr>
        <w:t xml:space="preserve">is monotonically increasing </w:t>
      </w:r>
      <w:r w:rsidR="00D20515">
        <w:rPr>
          <w:rFonts w:ascii="Times New Roman" w:eastAsia="AppleMyungjo" w:hAnsi="Times New Roman" w:cs="Times New Roman"/>
          <w:bCs/>
          <w:iCs/>
          <w:kern w:val="1"/>
        </w:rPr>
        <w:t xml:space="preserve">as the number </w:t>
      </w:r>
      <w:r w:rsidR="001020A4">
        <w:rPr>
          <w:rFonts w:ascii="Times New Roman" w:eastAsia="AppleMyungjo" w:hAnsi="Times New Roman" w:cs="Times New Roman"/>
          <w:bCs/>
          <w:iCs/>
          <w:kern w:val="1"/>
        </w:rPr>
        <w:t>of affected FDRs increases</w:t>
      </w:r>
      <w:r w:rsidR="00B4317E">
        <w:rPr>
          <w:rFonts w:ascii="Times New Roman" w:eastAsia="AppleMyungjo" w:hAnsi="Times New Roman" w:cs="Times New Roman"/>
          <w:bCs/>
          <w:iCs/>
          <w:kern w:val="1"/>
        </w:rPr>
        <w:t xml:space="preserve"> for various </w:t>
      </w:r>
      <w:proofErr w:type="spellStart"/>
      <w:r w:rsidR="00B4317E">
        <w:rPr>
          <w:rFonts w:ascii="Times New Roman" w:eastAsia="AppleMyungjo" w:hAnsi="Times New Roman" w:cs="Times New Roman"/>
          <w:bCs/>
          <w:iCs/>
          <w:kern w:val="1"/>
        </w:rPr>
        <w:t>prevalences</w:t>
      </w:r>
      <w:proofErr w:type="spellEnd"/>
      <w:r w:rsidR="001020A4">
        <w:rPr>
          <w:rFonts w:ascii="Times New Roman" w:eastAsia="AppleMyungjo" w:hAnsi="Times New Roman" w:cs="Times New Roman"/>
          <w:bCs/>
          <w:iCs/>
          <w:kern w:val="1"/>
        </w:rPr>
        <w:t>.</w:t>
      </w:r>
      <w:r w:rsidR="00767235">
        <w:rPr>
          <w:rFonts w:ascii="Times New Roman" w:eastAsia="AppleMyungjo" w:hAnsi="Times New Roman" w:cs="Times New Roman"/>
          <w:bCs/>
          <w:iCs/>
          <w:kern w:val="1"/>
        </w:rPr>
        <w:t xml:space="preserve"> </w:t>
      </w:r>
      <w:r w:rsidR="006759F8">
        <w:rPr>
          <w:rFonts w:ascii="Times New Roman" w:eastAsia="AppleMyungjo" w:hAnsi="Times New Roman" w:cs="Times New Roman"/>
          <w:bCs/>
          <w:iCs/>
          <w:kern w:val="1"/>
        </w:rPr>
        <w:t xml:space="preserve">For all </w:t>
      </w:r>
      <w:proofErr w:type="spellStart"/>
      <w:r w:rsidR="006759F8">
        <w:rPr>
          <w:rFonts w:ascii="Times New Roman" w:eastAsia="AppleMyungjo" w:hAnsi="Times New Roman" w:cs="Times New Roman"/>
          <w:bCs/>
          <w:iCs/>
          <w:kern w:val="1"/>
        </w:rPr>
        <w:t>prevalences</w:t>
      </w:r>
      <w:proofErr w:type="spellEnd"/>
      <w:r w:rsidR="006759F8">
        <w:rPr>
          <w:rFonts w:ascii="Times New Roman" w:eastAsia="AppleMyungjo" w:hAnsi="Times New Roman" w:cs="Times New Roman"/>
          <w:bCs/>
          <w:iCs/>
          <w:kern w:val="1"/>
        </w:rPr>
        <w:t xml:space="preserve">, </w:t>
      </w:r>
      <w:r w:rsidR="008C503A">
        <w:rPr>
          <w:rFonts w:ascii="Times New Roman" w:eastAsia="AppleMyungjo" w:hAnsi="Times New Roman" w:cs="Times New Roman"/>
          <w:bCs/>
          <w:iCs/>
          <w:kern w:val="1"/>
        </w:rPr>
        <w:t xml:space="preserve">the relative risks of the subjects with no affected FDRs were less than 1. </w:t>
      </w:r>
      <w:r w:rsidR="001D2169">
        <w:rPr>
          <w:rFonts w:ascii="Times New Roman" w:eastAsia="AppleMyungjo" w:hAnsi="Times New Roman" w:cs="Times New Roman"/>
          <w:bCs/>
          <w:iCs/>
          <w:kern w:val="1"/>
        </w:rPr>
        <w:t xml:space="preserve">The relative risk depends on the prevalence and </w:t>
      </w:r>
      <w:r w:rsidR="00B83389">
        <w:rPr>
          <w:rFonts w:ascii="Times New Roman" w:eastAsia="AppleMyungjo" w:hAnsi="Times New Roman" w:cs="Times New Roman"/>
          <w:bCs/>
          <w:iCs/>
          <w:kern w:val="1"/>
        </w:rPr>
        <w:t>the smaller the prevalence,</w:t>
      </w:r>
      <w:r w:rsidR="00B83389">
        <w:rPr>
          <w:rFonts w:ascii="Times New Roman" w:eastAsia="AppleMyungjo" w:hAnsi="Times New Roman" w:cs="Times New Roman" w:hint="eastAsia"/>
          <w:bCs/>
          <w:iCs/>
          <w:kern w:val="1"/>
        </w:rPr>
        <w:t xml:space="preserve"> </w:t>
      </w:r>
      <w:r w:rsidR="00B83389">
        <w:rPr>
          <w:rFonts w:ascii="Times New Roman" w:eastAsia="AppleMyungjo" w:hAnsi="Times New Roman" w:cs="Times New Roman"/>
          <w:bCs/>
          <w:iCs/>
          <w:kern w:val="1"/>
        </w:rPr>
        <w:t xml:space="preserve">the great the increase in </w:t>
      </w:r>
      <w:r w:rsidR="000B7D5F">
        <w:rPr>
          <w:rFonts w:ascii="Times New Roman" w:eastAsia="AppleMyungjo" w:hAnsi="Times New Roman" w:cs="Times New Roman"/>
          <w:bCs/>
          <w:iCs/>
          <w:kern w:val="1"/>
        </w:rPr>
        <w:t xml:space="preserve">the </w:t>
      </w:r>
      <w:r w:rsidR="00B83389">
        <w:rPr>
          <w:rFonts w:ascii="Times New Roman" w:eastAsia="AppleMyungjo" w:hAnsi="Times New Roman" w:cs="Times New Roman"/>
          <w:bCs/>
          <w:iCs/>
          <w:kern w:val="1"/>
        </w:rPr>
        <w:t>relative risk.</w:t>
      </w:r>
    </w:p>
    <w:p w14:paraId="3F21BF44" w14:textId="3680DBF4" w:rsidR="00585C42" w:rsidRDefault="005B3570" w:rsidP="00495348">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To investigate the effect of the unaffected relatives on the risk of CRC, w</w:t>
      </w:r>
      <w:r w:rsidR="00753CB4">
        <w:rPr>
          <w:rFonts w:ascii="Times New Roman" w:eastAsia="AppleMyungjo" w:hAnsi="Times New Roman" w:cs="Times New Roman"/>
          <w:bCs/>
          <w:iCs/>
          <w:kern w:val="1"/>
        </w:rPr>
        <w:t>e considered</w:t>
      </w:r>
      <w:r w:rsidR="00A52635">
        <w:rPr>
          <w:rFonts w:ascii="Times New Roman" w:eastAsia="AppleMyungjo" w:hAnsi="Times New Roman" w:cs="Times New Roman"/>
          <w:bCs/>
          <w:iCs/>
          <w:kern w:val="1"/>
        </w:rPr>
        <w:t xml:space="preserve"> five virtual probands which have from two to six</w:t>
      </w:r>
      <w:r w:rsidR="003235D9">
        <w:rPr>
          <w:rFonts w:ascii="Times New Roman" w:eastAsia="AppleMyungjo" w:hAnsi="Times New Roman" w:cs="Times New Roman"/>
          <w:bCs/>
          <w:iCs/>
          <w:kern w:val="1"/>
        </w:rPr>
        <w:t xml:space="preserve"> female</w:t>
      </w:r>
      <w:r w:rsidR="00A52635">
        <w:rPr>
          <w:rFonts w:ascii="Times New Roman" w:eastAsia="AppleMyungjo" w:hAnsi="Times New Roman" w:cs="Times New Roman"/>
          <w:bCs/>
          <w:iCs/>
          <w:kern w:val="1"/>
        </w:rPr>
        <w:t xml:space="preserve"> FDRs</w:t>
      </w:r>
      <w:r w:rsidR="003235D9">
        <w:rPr>
          <w:rFonts w:ascii="Times New Roman" w:eastAsia="AppleMyungjo" w:hAnsi="Times New Roman" w:cs="Times New Roman"/>
          <w:bCs/>
          <w:iCs/>
          <w:kern w:val="1"/>
        </w:rPr>
        <w:t xml:space="preserve"> with age under 50</w:t>
      </w:r>
      <w:r w:rsidR="00A52635">
        <w:rPr>
          <w:rFonts w:ascii="Times New Roman" w:eastAsia="AppleMyungjo" w:hAnsi="Times New Roman" w:cs="Times New Roman"/>
          <w:bCs/>
          <w:iCs/>
          <w:kern w:val="1"/>
        </w:rPr>
        <w:t xml:space="preserve"> respectively</w:t>
      </w:r>
      <w:r w:rsidR="00F94020">
        <w:rPr>
          <w:rFonts w:ascii="Times New Roman" w:eastAsia="AppleMyungjo" w:hAnsi="Times New Roman" w:cs="Times New Roman"/>
          <w:bCs/>
          <w:iCs/>
          <w:kern w:val="1"/>
        </w:rPr>
        <w:t xml:space="preserve"> and a</w:t>
      </w:r>
      <w:r w:rsidR="00A52635">
        <w:rPr>
          <w:rFonts w:ascii="Times New Roman" w:eastAsia="AppleMyungjo" w:hAnsi="Times New Roman" w:cs="Times New Roman"/>
          <w:bCs/>
          <w:iCs/>
          <w:kern w:val="1"/>
        </w:rPr>
        <w:t>ll probands were assumed to have two affected FDRs</w:t>
      </w:r>
      <w:r w:rsidR="00227D30">
        <w:rPr>
          <w:rFonts w:ascii="Times New Roman" w:eastAsia="AppleMyungjo" w:hAnsi="Times New Roman" w:cs="Times New Roman"/>
          <w:bCs/>
          <w:iCs/>
          <w:kern w:val="1"/>
        </w:rPr>
        <w:t>.</w:t>
      </w:r>
      <w:r w:rsidR="003235D9">
        <w:rPr>
          <w:rFonts w:ascii="Times New Roman" w:eastAsia="AppleMyungjo" w:hAnsi="Times New Roman" w:cs="Times New Roman"/>
          <w:bCs/>
          <w:iCs/>
          <w:kern w:val="1"/>
        </w:rPr>
        <w:t xml:space="preserve"> </w:t>
      </w:r>
      <w:r w:rsidR="00F15CA7">
        <w:rPr>
          <w:rFonts w:ascii="Times New Roman" w:eastAsia="AppleMyungjo" w:hAnsi="Times New Roman" w:cs="Times New Roman"/>
          <w:bCs/>
          <w:iCs/>
          <w:kern w:val="1"/>
        </w:rPr>
        <w:t xml:space="preserve">Figure 2 </w:t>
      </w:r>
      <w:r w:rsidR="00206AFE">
        <w:rPr>
          <w:rFonts w:ascii="Times New Roman" w:eastAsia="AppleMyungjo" w:hAnsi="Times New Roman" w:cs="Times New Roman"/>
          <w:bCs/>
          <w:iCs/>
          <w:kern w:val="1"/>
        </w:rPr>
        <w:t>shows that</w:t>
      </w:r>
      <w:r w:rsidR="00015A99">
        <w:rPr>
          <w:rFonts w:ascii="Times New Roman" w:eastAsia="AppleMyungjo" w:hAnsi="Times New Roman" w:cs="Times New Roman"/>
          <w:bCs/>
          <w:iCs/>
          <w:kern w:val="1"/>
        </w:rPr>
        <w:t xml:space="preserve"> </w:t>
      </w:r>
      <w:r w:rsidR="00F556BE">
        <w:rPr>
          <w:rFonts w:ascii="Times New Roman" w:eastAsia="AppleMyungjo" w:hAnsi="Times New Roman" w:cs="Times New Roman"/>
          <w:bCs/>
          <w:iCs/>
          <w:kern w:val="1"/>
        </w:rPr>
        <w:t xml:space="preserve">the </w:t>
      </w:r>
      <w:r w:rsidR="0010027B">
        <w:rPr>
          <w:rFonts w:ascii="Times New Roman" w:eastAsia="AppleMyungjo" w:hAnsi="Times New Roman" w:cs="Times New Roman"/>
          <w:bCs/>
          <w:iCs/>
          <w:kern w:val="1"/>
        </w:rPr>
        <w:t xml:space="preserve">relative risk of the probability of </w:t>
      </w:r>
      <w:r w:rsidR="00376A28">
        <w:rPr>
          <w:rFonts w:ascii="Times New Roman" w:eastAsia="AppleMyungjo" w:hAnsi="Times New Roman" w:cs="Times New Roman"/>
          <w:bCs/>
          <w:iCs/>
          <w:kern w:val="1"/>
        </w:rPr>
        <w:t>being affected to the proband with no unaffected FDR</w:t>
      </w:r>
      <w:r w:rsidR="00F556BE">
        <w:rPr>
          <w:rFonts w:ascii="Times New Roman" w:eastAsia="AppleMyungjo" w:hAnsi="Times New Roman" w:cs="Times New Roman"/>
          <w:bCs/>
          <w:iCs/>
          <w:kern w:val="1"/>
        </w:rPr>
        <w:t xml:space="preserve"> decreases as the number of unaffected FDRs increases.</w:t>
      </w:r>
      <w:r w:rsidR="00572872">
        <w:rPr>
          <w:rFonts w:ascii="Times New Roman" w:eastAsia="AppleMyungjo" w:hAnsi="Times New Roman" w:cs="Times New Roman"/>
          <w:bCs/>
          <w:iCs/>
          <w:kern w:val="1"/>
        </w:rPr>
        <w:t xml:space="preserve"> </w:t>
      </w:r>
      <w:r w:rsidR="002B0468">
        <w:rPr>
          <w:rFonts w:ascii="Times New Roman" w:eastAsia="AppleMyungjo" w:hAnsi="Times New Roman" w:cs="Times New Roman"/>
          <w:bCs/>
          <w:iCs/>
          <w:kern w:val="1"/>
        </w:rPr>
        <w:t>That is, even though the numbers of affected relatives are</w:t>
      </w:r>
      <w:r w:rsidR="00572872">
        <w:rPr>
          <w:rFonts w:ascii="Times New Roman" w:eastAsia="AppleMyungjo" w:hAnsi="Times New Roman" w:cs="Times New Roman"/>
          <w:bCs/>
          <w:iCs/>
          <w:kern w:val="1"/>
        </w:rPr>
        <w:t xml:space="preserve"> </w:t>
      </w:r>
      <w:r w:rsidR="002B0468">
        <w:rPr>
          <w:rFonts w:ascii="Times New Roman" w:eastAsia="AppleMyungjo" w:hAnsi="Times New Roman" w:cs="Times New Roman"/>
          <w:bCs/>
          <w:iCs/>
          <w:kern w:val="1"/>
        </w:rPr>
        <w:t>same, the risk probability can be different by the number of unaffected relatives.</w:t>
      </w:r>
      <w:r w:rsidR="00764277">
        <w:rPr>
          <w:rFonts w:ascii="Times New Roman" w:eastAsia="AppleMyungjo" w:hAnsi="Times New Roman" w:cs="Times New Roman"/>
          <w:bCs/>
          <w:iCs/>
          <w:kern w:val="1"/>
        </w:rPr>
        <w:t xml:space="preserve"> However, </w:t>
      </w:r>
      <w:r w:rsidR="00585C42">
        <w:rPr>
          <w:rFonts w:ascii="Times New Roman" w:eastAsia="AppleMyungjo" w:hAnsi="Times New Roman" w:cs="Times New Roman"/>
          <w:bCs/>
          <w:iCs/>
          <w:kern w:val="1"/>
        </w:rPr>
        <w:t>the decrease in relative risk with increasing unaffected relative was not significantly greater than the increase in relative risk with increasing affected relative.</w:t>
      </w:r>
      <w:r w:rsidR="004B3969">
        <w:rPr>
          <w:rFonts w:ascii="Times New Roman" w:eastAsia="AppleMyungjo" w:hAnsi="Times New Roman" w:cs="Times New Roman"/>
          <w:bCs/>
          <w:iCs/>
          <w:kern w:val="1"/>
        </w:rPr>
        <w:t xml:space="preserve"> </w:t>
      </w:r>
      <w:bookmarkStart w:id="1" w:name="_GoBack"/>
      <w:bookmarkEnd w:id="1"/>
    </w:p>
    <w:p w14:paraId="555E3AAD" w14:textId="77AEDE1E" w:rsidR="00FB7F7B" w:rsidRDefault="00FB7F7B" w:rsidP="00C10C21">
      <w:pPr>
        <w:widowControl/>
        <w:wordWrap/>
        <w:autoSpaceDE w:val="0"/>
        <w:autoSpaceDN w:val="0"/>
        <w:adjustRightInd w:val="0"/>
        <w:spacing w:after="200" w:line="480" w:lineRule="auto"/>
        <w:ind w:left="800" w:hanging="800"/>
        <w:rPr>
          <w:rFonts w:ascii="Times New Roman" w:eastAsia="AppleMyungjo" w:hAnsi="Times New Roman" w:cs="Times New Roman"/>
          <w:bCs/>
          <w:iCs/>
          <w:kern w:val="1"/>
        </w:rPr>
      </w:pPr>
    </w:p>
    <w:p w14:paraId="47E1CA47" w14:textId="66C8B8A7" w:rsidR="00043890" w:rsidRPr="00043890" w:rsidRDefault="00043890" w:rsidP="000A607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Risk assessment by family history</w:t>
      </w:r>
    </w:p>
    <w:p w14:paraId="15D7F6AD" w14:textId="40163B0F" w:rsidR="00DC31E9" w:rsidRDefault="003C270A"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We performed the Cox proportional hazard model </w:t>
      </w:r>
      <w:r w:rsidR="00D05943">
        <w:rPr>
          <w:rFonts w:ascii="Times New Roman" w:eastAsia="AppleMyungjo" w:hAnsi="Times New Roman" w:cs="Times New Roman"/>
          <w:bCs/>
          <w:iCs/>
          <w:kern w:val="1"/>
        </w:rPr>
        <w:t>for the</w:t>
      </w:r>
      <w:r>
        <w:rPr>
          <w:rFonts w:ascii="Times New Roman" w:eastAsia="AppleMyungjo" w:hAnsi="Times New Roman" w:cs="Times New Roman"/>
          <w:bCs/>
          <w:iCs/>
          <w:kern w:val="1"/>
        </w:rPr>
        <w:t xml:space="preserve"> age of CRC onset </w:t>
      </w:r>
      <w:r w:rsidR="00D05943">
        <w:rPr>
          <w:rFonts w:ascii="Times New Roman" w:eastAsia="AppleMyungjo" w:hAnsi="Times New Roman" w:cs="Times New Roman"/>
          <w:bCs/>
          <w:iCs/>
          <w:kern w:val="1"/>
        </w:rPr>
        <w:t xml:space="preserve">of </w:t>
      </w:r>
      <w:r>
        <w:rPr>
          <w:rFonts w:ascii="Times New Roman" w:eastAsia="AppleMyungjo" w:hAnsi="Times New Roman" w:cs="Times New Roman"/>
          <w:bCs/>
          <w:iCs/>
          <w:kern w:val="1"/>
        </w:rPr>
        <w:t>probands including the age</w:t>
      </w:r>
      <w:r w:rsidR="00C7473E">
        <w:rPr>
          <w:rFonts w:ascii="Times New Roman" w:eastAsia="AppleMyungjo" w:hAnsi="Times New Roman" w:cs="Times New Roman"/>
          <w:bCs/>
          <w:iCs/>
          <w:kern w:val="1"/>
        </w:rPr>
        <w:t xml:space="preserve">, </w:t>
      </w:r>
      <w:r>
        <w:rPr>
          <w:rFonts w:ascii="Times New Roman" w:eastAsia="AppleMyungjo" w:hAnsi="Times New Roman" w:cs="Times New Roman"/>
          <w:bCs/>
          <w:iCs/>
          <w:kern w:val="1"/>
        </w:rPr>
        <w:t xml:space="preserve">the sex </w:t>
      </w:r>
      <w:r w:rsidR="00C7473E">
        <w:rPr>
          <w:rFonts w:ascii="Times New Roman" w:eastAsia="AppleMyungjo" w:hAnsi="Times New Roman" w:cs="Times New Roman"/>
          <w:bCs/>
          <w:iCs/>
          <w:kern w:val="1"/>
        </w:rPr>
        <w:t xml:space="preserve">and the family history </w:t>
      </w:r>
      <w:r>
        <w:rPr>
          <w:rFonts w:ascii="Times New Roman" w:eastAsia="AppleMyungjo" w:hAnsi="Times New Roman" w:cs="Times New Roman"/>
          <w:bCs/>
          <w:iCs/>
          <w:kern w:val="1"/>
        </w:rPr>
        <w:t>as risk factors.</w:t>
      </w:r>
      <w:r w:rsidR="00134C5C">
        <w:rPr>
          <w:rFonts w:ascii="Times New Roman" w:eastAsia="AppleMyungjo" w:hAnsi="Times New Roman" w:cs="Times New Roman"/>
          <w:bCs/>
          <w:iCs/>
          <w:kern w:val="1"/>
        </w:rPr>
        <w:t xml:space="preserve"> </w:t>
      </w:r>
      <w:r w:rsidR="000419E1">
        <w:rPr>
          <w:rFonts w:ascii="Times New Roman" w:eastAsia="AppleMyungjo" w:hAnsi="Times New Roman" w:cs="Times New Roman"/>
          <w:bCs/>
          <w:iCs/>
          <w:kern w:val="1"/>
        </w:rPr>
        <w:t>A</w:t>
      </w:r>
      <w:r w:rsidR="009014F2" w:rsidRPr="00D23188">
        <w:rPr>
          <w:rFonts w:ascii="Times New Roman" w:eastAsia="AppleMyungjo" w:hAnsi="Times New Roman" w:cs="Times New Roman"/>
          <w:bCs/>
          <w:iCs/>
          <w:kern w:val="1"/>
        </w:rPr>
        <w:t xml:space="preserve"> positive family history in the FDR</w:t>
      </w:r>
      <w:r w:rsidR="00C7473E">
        <w:rPr>
          <w:rFonts w:ascii="Times New Roman" w:eastAsia="AppleMyungjo" w:hAnsi="Times New Roman" w:cs="Times New Roman"/>
          <w:bCs/>
          <w:iCs/>
          <w:kern w:val="1"/>
        </w:rPr>
        <w:t xml:space="preserve"> (no family history or at least one affected FDR)</w:t>
      </w:r>
      <w:r w:rsidR="00194F6C" w:rsidRPr="00D23188">
        <w:rPr>
          <w:rFonts w:ascii="Times New Roman" w:eastAsia="AppleMyungjo" w:hAnsi="Times New Roman" w:cs="Times New Roman"/>
          <w:bCs/>
          <w:iCs/>
          <w:kern w:val="1"/>
        </w:rPr>
        <w:t xml:space="preserve"> was significantly associated with the risk of CRC </w:t>
      </w:r>
      <w:r w:rsidR="00014110">
        <w:rPr>
          <w:rFonts w:ascii="Times New Roman" w:eastAsia="AppleMyungjo" w:hAnsi="Times New Roman" w:cs="Times New Roman"/>
          <w:bCs/>
          <w:iCs/>
          <w:kern w:val="1"/>
        </w:rPr>
        <w:t>with a hazard ratio (HR) of 1.</w:t>
      </w:r>
      <w:r w:rsidR="00321925">
        <w:rPr>
          <w:rFonts w:ascii="Times New Roman" w:eastAsia="AppleMyungjo" w:hAnsi="Times New Roman" w:cs="Times New Roman"/>
          <w:bCs/>
          <w:iCs/>
          <w:kern w:val="1"/>
        </w:rPr>
        <w:t>20</w:t>
      </w:r>
      <w:r w:rsidR="00014110">
        <w:rPr>
          <w:rFonts w:ascii="Times New Roman" w:eastAsia="AppleMyungjo" w:hAnsi="Times New Roman" w:cs="Times New Roman"/>
          <w:bCs/>
          <w:iCs/>
          <w:kern w:val="1"/>
        </w:rPr>
        <w:t xml:space="preserve"> and </w:t>
      </w:r>
      <w:r w:rsidR="00014110" w:rsidRPr="00D23188">
        <w:rPr>
          <w:rFonts w:ascii="Times New Roman" w:eastAsia="AppleMyungjo" w:hAnsi="Times New Roman" w:cs="Times New Roman"/>
          <w:bCs/>
          <w:iCs/>
          <w:kern w:val="1"/>
        </w:rPr>
        <w:t xml:space="preserve">95% </w:t>
      </w:r>
      <w:r w:rsidR="00014110">
        <w:rPr>
          <w:rFonts w:ascii="Times New Roman" w:eastAsia="AppleMyungjo" w:hAnsi="Times New Roman" w:cs="Times New Roman"/>
          <w:bCs/>
          <w:iCs/>
          <w:kern w:val="1"/>
        </w:rPr>
        <w:t>confidence interval (CI) of</w:t>
      </w:r>
      <w:r w:rsidR="00014110" w:rsidRPr="00D23188">
        <w:rPr>
          <w:rFonts w:ascii="Times New Roman" w:eastAsia="AppleMyungjo" w:hAnsi="Times New Roman" w:cs="Times New Roman"/>
          <w:bCs/>
          <w:iCs/>
          <w:kern w:val="1"/>
        </w:rPr>
        <w:t xml:space="preserve"> [1.03</w:t>
      </w:r>
      <w:r w:rsidR="00014110">
        <w:rPr>
          <w:rFonts w:ascii="Times New Roman" w:eastAsia="AppleMyungjo" w:hAnsi="Times New Roman" w:cs="Times New Roman"/>
          <w:bCs/>
          <w:iCs/>
          <w:kern w:val="1"/>
        </w:rPr>
        <w:t xml:space="preserve"> </w:t>
      </w:r>
      <w:r w:rsidR="00014110" w:rsidRPr="00D23188">
        <w:rPr>
          <w:rFonts w:ascii="Times New Roman" w:eastAsia="AppleMyungjo" w:hAnsi="Times New Roman" w:cs="Times New Roman"/>
          <w:bCs/>
          <w:iCs/>
          <w:kern w:val="1"/>
        </w:rPr>
        <w:lastRenderedPageBreak/>
        <w:t>-</w:t>
      </w:r>
      <w:r w:rsidR="00014110">
        <w:rPr>
          <w:rFonts w:ascii="Times New Roman" w:eastAsia="AppleMyungjo" w:hAnsi="Times New Roman" w:cs="Times New Roman"/>
          <w:bCs/>
          <w:iCs/>
          <w:kern w:val="1"/>
        </w:rPr>
        <w:t xml:space="preserve"> </w:t>
      </w:r>
      <w:r w:rsidR="00014110" w:rsidRPr="00D23188">
        <w:rPr>
          <w:rFonts w:ascii="Times New Roman" w:eastAsia="AppleMyungjo" w:hAnsi="Times New Roman" w:cs="Times New Roman"/>
          <w:bCs/>
          <w:iCs/>
          <w:kern w:val="1"/>
        </w:rPr>
        <w:t>1.40]</w:t>
      </w:r>
      <w:r w:rsidR="00014110">
        <w:rPr>
          <w:rFonts w:ascii="Times New Roman" w:eastAsia="AppleMyungjo" w:hAnsi="Times New Roman" w:cs="Times New Roman"/>
          <w:bCs/>
          <w:iCs/>
          <w:kern w:val="1"/>
        </w:rPr>
        <w:t xml:space="preserve"> (Table </w:t>
      </w:r>
      <w:r w:rsidR="0058498D">
        <w:rPr>
          <w:rFonts w:ascii="Times New Roman" w:eastAsia="AppleMyungjo" w:hAnsi="Times New Roman" w:cs="Times New Roman"/>
          <w:bCs/>
          <w:iCs/>
          <w:kern w:val="1"/>
        </w:rPr>
        <w:t>3</w:t>
      </w:r>
      <w:r w:rsidR="00014110">
        <w:rPr>
          <w:rFonts w:ascii="Times New Roman" w:eastAsia="AppleMyungjo" w:hAnsi="Times New Roman" w:cs="Times New Roman"/>
          <w:bCs/>
          <w:iCs/>
          <w:kern w:val="1"/>
        </w:rPr>
        <w:t xml:space="preserve">). </w:t>
      </w:r>
      <w:r w:rsidR="00EB5714">
        <w:rPr>
          <w:rFonts w:ascii="Times New Roman" w:eastAsia="AppleMyungjo" w:hAnsi="Times New Roman" w:cs="Times New Roman"/>
          <w:bCs/>
          <w:iCs/>
          <w:kern w:val="1"/>
        </w:rPr>
        <w:t>There is</w:t>
      </w:r>
      <w:r w:rsidR="00FA2E5F">
        <w:rPr>
          <w:rFonts w:ascii="Times New Roman" w:eastAsia="AppleMyungjo" w:hAnsi="Times New Roman" w:cs="Times New Roman"/>
          <w:bCs/>
          <w:iCs/>
          <w:kern w:val="1"/>
        </w:rPr>
        <w:t xml:space="preserve"> </w:t>
      </w:r>
      <w:r w:rsidR="00321925">
        <w:rPr>
          <w:rFonts w:ascii="Times New Roman" w:eastAsia="AppleMyungjo" w:hAnsi="Times New Roman" w:cs="Times New Roman"/>
          <w:bCs/>
          <w:iCs/>
          <w:kern w:val="1"/>
        </w:rPr>
        <w:t xml:space="preserve">about </w:t>
      </w:r>
      <w:r w:rsidR="00FA2E5F">
        <w:rPr>
          <w:rFonts w:ascii="Times New Roman" w:eastAsia="AppleMyungjo" w:hAnsi="Times New Roman" w:cs="Times New Roman"/>
          <w:bCs/>
          <w:iCs/>
          <w:kern w:val="1"/>
        </w:rPr>
        <w:t xml:space="preserve">20% increase in the expected hazard </w:t>
      </w:r>
      <w:r w:rsidR="00EB5714">
        <w:rPr>
          <w:rFonts w:ascii="Times New Roman" w:eastAsia="AppleMyungjo" w:hAnsi="Times New Roman" w:cs="Times New Roman"/>
          <w:bCs/>
          <w:iCs/>
          <w:kern w:val="1"/>
        </w:rPr>
        <w:t xml:space="preserve">for the proband with a positive family history </w:t>
      </w:r>
      <w:r w:rsidR="00FA2E5F">
        <w:rPr>
          <w:rFonts w:ascii="Times New Roman" w:eastAsia="AppleMyungjo" w:hAnsi="Times New Roman" w:cs="Times New Roman"/>
          <w:bCs/>
          <w:iCs/>
          <w:kern w:val="1"/>
        </w:rPr>
        <w:t>relative to</w:t>
      </w:r>
      <w:r w:rsidR="00EB5714">
        <w:rPr>
          <w:rFonts w:ascii="Times New Roman" w:eastAsia="AppleMyungjo" w:hAnsi="Times New Roman" w:cs="Times New Roman"/>
          <w:bCs/>
          <w:iCs/>
          <w:kern w:val="1"/>
        </w:rPr>
        <w:t xml:space="preserve"> the proband</w:t>
      </w:r>
      <w:r w:rsidR="00FA2E5F">
        <w:rPr>
          <w:rFonts w:ascii="Times New Roman" w:eastAsia="AppleMyungjo" w:hAnsi="Times New Roman" w:cs="Times New Roman"/>
          <w:bCs/>
          <w:iCs/>
          <w:kern w:val="1"/>
        </w:rPr>
        <w:t xml:space="preserve"> </w:t>
      </w:r>
      <w:r w:rsidR="00EB5714">
        <w:rPr>
          <w:rFonts w:ascii="Times New Roman" w:eastAsia="AppleMyungjo" w:hAnsi="Times New Roman" w:cs="Times New Roman"/>
          <w:bCs/>
          <w:iCs/>
          <w:kern w:val="1"/>
        </w:rPr>
        <w:t>with no family history</w:t>
      </w:r>
      <w:r w:rsidR="00C82A70">
        <w:rPr>
          <w:rFonts w:ascii="Times New Roman" w:eastAsia="AppleMyungjo" w:hAnsi="Times New Roman" w:cs="Times New Roman"/>
          <w:bCs/>
          <w:iCs/>
          <w:kern w:val="1"/>
        </w:rPr>
        <w:t>.</w:t>
      </w:r>
    </w:p>
    <w:p w14:paraId="2898A2E3" w14:textId="7793D2FF" w:rsidR="00B34AFC" w:rsidRDefault="0095320A" w:rsidP="00D546E0">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We further categorized </w:t>
      </w:r>
      <w:r w:rsidR="00203F4F">
        <w:rPr>
          <w:rFonts w:ascii="Times New Roman" w:eastAsia="AppleMyungjo" w:hAnsi="Times New Roman" w:cs="Times New Roman"/>
          <w:bCs/>
          <w:iCs/>
          <w:kern w:val="1"/>
        </w:rPr>
        <w:t xml:space="preserve">probands into </w:t>
      </w:r>
      <w:r w:rsidR="00582FF0">
        <w:rPr>
          <w:rFonts w:ascii="Times New Roman" w:eastAsia="AppleMyungjo" w:hAnsi="Times New Roman" w:cs="Times New Roman"/>
          <w:bCs/>
          <w:iCs/>
          <w:kern w:val="1"/>
        </w:rPr>
        <w:t>three groups which are no family history, 1 affected FDR, more than 2 affected FDRs</w:t>
      </w:r>
      <w:r w:rsidR="00D546E0">
        <w:rPr>
          <w:rFonts w:ascii="Times New Roman" w:eastAsia="AppleMyungjo" w:hAnsi="Times New Roman" w:cs="Times New Roman"/>
          <w:bCs/>
          <w:iCs/>
          <w:kern w:val="1"/>
        </w:rPr>
        <w:t xml:space="preserve">. Table </w:t>
      </w:r>
      <w:r w:rsidR="0058498D">
        <w:rPr>
          <w:rFonts w:ascii="Times New Roman" w:eastAsia="AppleMyungjo" w:hAnsi="Times New Roman" w:cs="Times New Roman"/>
          <w:bCs/>
          <w:iCs/>
          <w:kern w:val="1"/>
        </w:rPr>
        <w:t>3</w:t>
      </w:r>
      <w:r w:rsidR="00D546E0">
        <w:rPr>
          <w:rFonts w:ascii="Times New Roman" w:eastAsia="AppleMyungjo" w:hAnsi="Times New Roman" w:cs="Times New Roman"/>
          <w:bCs/>
          <w:iCs/>
          <w:kern w:val="1"/>
        </w:rPr>
        <w:t xml:space="preserve"> shows that </w:t>
      </w:r>
      <w:r w:rsidR="00321925">
        <w:rPr>
          <w:rFonts w:ascii="Times New Roman" w:eastAsia="AppleMyungjo" w:hAnsi="Times New Roman" w:cs="Times New Roman"/>
          <w:bCs/>
          <w:iCs/>
          <w:kern w:val="1"/>
        </w:rPr>
        <w:t>probands having one affected FDR have about 25% increase in the expected hazard</w:t>
      </w:r>
      <w:r w:rsidR="00D546E0">
        <w:rPr>
          <w:rFonts w:ascii="Times New Roman" w:eastAsia="AppleMyungjo" w:hAnsi="Times New Roman" w:cs="Times New Roman"/>
          <w:bCs/>
          <w:iCs/>
          <w:kern w:val="1"/>
        </w:rPr>
        <w:t xml:space="preserve"> relative to probands with no family history </w:t>
      </w:r>
      <w:r w:rsidR="00321925">
        <w:rPr>
          <w:rFonts w:ascii="Times New Roman" w:eastAsia="AppleMyungjo" w:hAnsi="Times New Roman" w:cs="Times New Roman"/>
          <w:bCs/>
          <w:iCs/>
          <w:kern w:val="1"/>
        </w:rPr>
        <w:t>(HR=1.25, 95% CI = [1.07 – 1.48]).</w:t>
      </w:r>
      <w:r w:rsidR="00D00975">
        <w:rPr>
          <w:rFonts w:ascii="Times New Roman" w:eastAsia="AppleMyungjo" w:hAnsi="Times New Roman" w:cs="Times New Roman"/>
          <w:bCs/>
          <w:iCs/>
          <w:kern w:val="1"/>
        </w:rPr>
        <w:t xml:space="preserve"> </w:t>
      </w:r>
      <w:r w:rsidR="003B5476" w:rsidRPr="00D23188">
        <w:rPr>
          <w:rFonts w:ascii="Times New Roman" w:eastAsia="AppleMyungjo" w:hAnsi="Times New Roman" w:cs="Times New Roman"/>
          <w:bCs/>
          <w:iCs/>
          <w:kern w:val="1"/>
        </w:rPr>
        <w:t xml:space="preserve">However, probands with ≥2 affected FDRs did not have an increased HR over </w:t>
      </w:r>
      <w:r w:rsidR="00D00975">
        <w:rPr>
          <w:rFonts w:ascii="Times New Roman" w:eastAsia="AppleMyungjo" w:hAnsi="Times New Roman" w:cs="Times New Roman"/>
          <w:bCs/>
          <w:iCs/>
          <w:kern w:val="1"/>
        </w:rPr>
        <w:t>proband</w:t>
      </w:r>
      <w:r w:rsidR="003B5476" w:rsidRPr="00D23188">
        <w:rPr>
          <w:rFonts w:ascii="Times New Roman" w:eastAsia="AppleMyungjo" w:hAnsi="Times New Roman" w:cs="Times New Roman"/>
          <w:bCs/>
          <w:iCs/>
          <w:kern w:val="1"/>
        </w:rPr>
        <w:t xml:space="preserve"> with</w:t>
      </w:r>
      <w:r w:rsidR="0082016F">
        <w:rPr>
          <w:rFonts w:ascii="Times New Roman" w:eastAsia="AppleMyungjo" w:hAnsi="Times New Roman" w:cs="Times New Roman"/>
          <w:bCs/>
          <w:iCs/>
          <w:kern w:val="1"/>
        </w:rPr>
        <w:t xml:space="preserve"> no family history</w:t>
      </w:r>
      <w:r w:rsidR="00B34AFC" w:rsidRPr="00D23188">
        <w:rPr>
          <w:rFonts w:ascii="Times New Roman" w:eastAsia="AppleMyungjo" w:hAnsi="Times New Roman" w:cs="Times New Roman"/>
          <w:bCs/>
          <w:iCs/>
          <w:kern w:val="1"/>
        </w:rPr>
        <w:t xml:space="preserve"> and did not reach statistical significance</w:t>
      </w:r>
      <w:r w:rsidR="0082016F">
        <w:rPr>
          <w:rFonts w:ascii="Times New Roman" w:eastAsia="AppleMyungjo" w:hAnsi="Times New Roman" w:cs="Times New Roman"/>
          <w:bCs/>
          <w:iCs/>
          <w:kern w:val="1"/>
        </w:rPr>
        <w:t xml:space="preserve"> (HR=</w:t>
      </w:r>
      <w:r w:rsidR="001E39EA">
        <w:rPr>
          <w:rFonts w:ascii="Times New Roman" w:eastAsia="AppleMyungjo" w:hAnsi="Times New Roman" w:cs="Times New Roman"/>
          <w:bCs/>
          <w:iCs/>
          <w:kern w:val="1"/>
        </w:rPr>
        <w:t>0.95, 95% CI = [0.91 – 1.09]</w:t>
      </w:r>
      <w:r w:rsidR="0082016F">
        <w:rPr>
          <w:rFonts w:ascii="Times New Roman" w:eastAsia="AppleMyungjo" w:hAnsi="Times New Roman" w:cs="Times New Roman"/>
          <w:bCs/>
          <w:iCs/>
          <w:kern w:val="1"/>
        </w:rPr>
        <w:t>)</w:t>
      </w:r>
      <w:r w:rsidR="00C31DA0">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w:t>
      </w:r>
    </w:p>
    <w:p w14:paraId="648F660F" w14:textId="7D127958" w:rsidR="009014F2" w:rsidRPr="0058498D" w:rsidRDefault="009B58D3"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To account for the number of unaffected FDRs</w:t>
      </w:r>
      <w:r w:rsidR="002F39DA">
        <w:rPr>
          <w:rFonts w:ascii="Times New Roman" w:eastAsia="AppleMyungjo" w:hAnsi="Times New Roman" w:cs="Times New Roman"/>
          <w:bCs/>
          <w:iCs/>
          <w:kern w:val="1"/>
        </w:rPr>
        <w:t xml:space="preserve"> in estimating increase in hazard, </w:t>
      </w:r>
      <w:r w:rsidR="00EE2BA5" w:rsidRPr="00D23188">
        <w:rPr>
          <w:rFonts w:ascii="Times New Roman" w:eastAsia="AppleMyungjo" w:hAnsi="Times New Roman" w:cs="Times New Roman"/>
          <w:bCs/>
          <w:iCs/>
          <w:kern w:val="1"/>
        </w:rPr>
        <w:t xml:space="preserve">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w:t>
      </w:r>
      <w:r w:rsidR="006F103F">
        <w:rPr>
          <w:rFonts w:ascii="Times New Roman" w:eastAsia="AppleMyungjo" w:hAnsi="Times New Roman" w:cs="Times New Roman"/>
          <w:bCs/>
          <w:iCs/>
          <w:kern w:val="1"/>
        </w:rPr>
        <w:t>3</w:t>
      </w:r>
      <w:r w:rsidR="000A607C"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To find the increased risk of CRC according to increasing number of affected FDRs</w:t>
      </w:r>
      <w:r w:rsidR="000A607C" w:rsidRPr="00D23188">
        <w:rPr>
          <w:rFonts w:ascii="Times New Roman" w:eastAsia="AppleMyungjo" w:hAnsi="Times New Roman" w:cs="Times New Roman"/>
          <w:bCs/>
          <w:iCs/>
          <w:kern w:val="1"/>
        </w:rPr>
        <w:t>,</w:t>
      </w:r>
      <w:r w:rsidR="00EE2BA5"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We found cut-off values of 0.125 and 0.300 to best explain the increased HR according to increased proportion of affected FDRs in our cohort (</w:t>
      </w:r>
      <w:r w:rsidR="009F4B14">
        <w:rPr>
          <w:rFonts w:ascii="Times New Roman" w:eastAsia="AppleMyungjo" w:hAnsi="Times New Roman" w:cs="Times New Roman"/>
          <w:bCs/>
          <w:iCs/>
          <w:kern w:val="1"/>
        </w:rPr>
        <w:t>Figure 4</w:t>
      </w:r>
      <w:r w:rsidR="00D4361E" w:rsidRPr="00D23188">
        <w:rPr>
          <w:rFonts w:ascii="Times New Roman" w:eastAsia="AppleMyungjo" w:hAnsi="Times New Roman" w:cs="Times New Roman"/>
          <w:bCs/>
          <w:iCs/>
          <w:kern w:val="1"/>
        </w:rPr>
        <w:t xml:space="preserve">). Each representative cohort was labeled </w:t>
      </w:r>
      <w:r w:rsidR="00D02781">
        <w:rPr>
          <w:rFonts w:ascii="Times New Roman" w:eastAsia="AppleMyungjo" w:hAnsi="Times New Roman" w:cs="Times New Roman"/>
          <w:bCs/>
          <w:iCs/>
          <w:kern w:val="1"/>
        </w:rPr>
        <w:t xml:space="preserve">as </w:t>
      </w:r>
      <w:r w:rsidR="00D4361E" w:rsidRPr="00D23188">
        <w:rPr>
          <w:rFonts w:ascii="Times New Roman" w:eastAsia="AppleMyungjo" w:hAnsi="Times New Roman" w:cs="Times New Roman"/>
          <w:bCs/>
          <w:iCs/>
          <w:kern w:val="1"/>
        </w:rPr>
        <w:t>low FH, moderate FH, and high FH. Compared to the reference</w:t>
      </w:r>
      <w:r w:rsidR="000A607C" w:rsidRPr="00D23188">
        <w:rPr>
          <w:rFonts w:ascii="Times New Roman" w:eastAsia="AppleMyungjo" w:hAnsi="Times New Roman" w:cs="Times New Roman"/>
          <w:bCs/>
          <w:iCs/>
          <w:kern w:val="1"/>
        </w:rPr>
        <w:t xml:space="preserve"> (low FH) there showed to be a higher </w:t>
      </w:r>
      <w:r w:rsidR="00A43B57" w:rsidRPr="00D23188">
        <w:rPr>
          <w:rFonts w:ascii="Times New Roman" w:eastAsia="AppleMyungjo" w:hAnsi="Times New Roman" w:cs="Times New Roman"/>
          <w:bCs/>
          <w:iCs/>
          <w:kern w:val="1"/>
        </w:rPr>
        <w:t>risk with increasing proportion of members affected (T</w:t>
      </w:r>
      <w:r w:rsidR="00C71612">
        <w:rPr>
          <w:rFonts w:ascii="Times New Roman" w:eastAsia="AppleMyungjo" w:hAnsi="Times New Roman" w:cs="Times New Roman"/>
          <w:bCs/>
          <w:iCs/>
          <w:kern w:val="1"/>
        </w:rPr>
        <w:t xml:space="preserve">able </w:t>
      </w:r>
      <w:r w:rsidR="0058498D">
        <w:rPr>
          <w:rFonts w:ascii="Times New Roman" w:eastAsia="AppleMyungjo" w:hAnsi="Times New Roman" w:cs="Times New Roman"/>
          <w:bCs/>
          <w:iCs/>
          <w:kern w:val="1"/>
        </w:rPr>
        <w:t>3</w:t>
      </w:r>
      <w:r w:rsidR="00A43B57" w:rsidRPr="00D23188">
        <w:rPr>
          <w:rFonts w:ascii="Times New Roman" w:eastAsia="AppleMyungjo" w:hAnsi="Times New Roman" w:cs="Times New Roman"/>
          <w:bCs/>
          <w:iCs/>
          <w:kern w:val="1"/>
        </w:rPr>
        <w:t>).</w:t>
      </w: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lastRenderedPageBreak/>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In 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7091FE63"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104482CA"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C31DA0">
        <w:rPr>
          <w:rFonts w:ascii="Times New Roman" w:eastAsia="AppleMyungjo" w:hAnsi="Times New Roman" w:cs="Times New Roman"/>
          <w:bCs/>
          <w:kern w:val="1"/>
        </w:rPr>
        <w:instrText xml:space="preserve"> ADDIN EN.CITE &lt;EndNote&gt;&lt;Cite&gt;&lt;Author&gt;Tan&lt;/Author&gt;&lt;Year&gt;2018&lt;/Year&gt;&lt;RecNum&gt;11&lt;/RecNum&gt;&lt;DisplayText&gt;(12)&lt;/DisplayText&gt;&lt;record&gt;&lt;rec-number&gt;11&lt;/rec-number&gt;&lt;foreign-keys&gt;&lt;key app="EN" db-id="0wze0xpwtxp9wuewx2o5r5a3xp9wzsvfrswf" timestamp="1552543146"&gt;11&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C31DA0">
        <w:rPr>
          <w:rFonts w:ascii="Times New Roman" w:eastAsia="AppleMyungjo" w:hAnsi="Times New Roman" w:cs="Times New Roman"/>
          <w:bCs/>
          <w:noProof/>
          <w:kern w:val="1"/>
        </w:rPr>
        <w:t>(12)</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0465A416" w14:textId="77777777" w:rsidR="00C31DA0" w:rsidRPr="00C31DA0" w:rsidRDefault="008E7C7E" w:rsidP="00C31DA0">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C31DA0" w:rsidRPr="00C31DA0">
        <w:t>1.</w:t>
      </w:r>
      <w:r w:rsidR="00C31DA0" w:rsidRPr="00C31DA0">
        <w:tab/>
        <w:t>Lichtenstein P, Holm NV, Verkasalo PK, Iliadou A, Kaprio J, Koskenvuo M, et al. Environmental and heritable factors in the causation of cancer--analyses of cohorts of twins from Sweden, Denmark, and Finland. N Engl J Med. 2000;343(2):78-85.</w:t>
      </w:r>
    </w:p>
    <w:p w14:paraId="0777B765" w14:textId="77777777" w:rsidR="00C31DA0" w:rsidRPr="00C31DA0" w:rsidRDefault="00C31DA0" w:rsidP="00C31DA0">
      <w:pPr>
        <w:pStyle w:val="EndNoteBibliography"/>
      </w:pPr>
      <w:r w:rsidRPr="00C31DA0">
        <w:t>2.</w:t>
      </w:r>
      <w:r w:rsidRPr="00C31DA0">
        <w:tab/>
        <w:t>Guttmacher AE, Collins FS, Carmona RH. The family history--more important than ever. N Engl J Med. 2004;351(22):2333-6.</w:t>
      </w:r>
    </w:p>
    <w:p w14:paraId="26B1D814" w14:textId="77777777" w:rsidR="00C31DA0" w:rsidRPr="00C31DA0" w:rsidRDefault="00C31DA0" w:rsidP="00C31DA0">
      <w:pPr>
        <w:pStyle w:val="EndNoteBibliography"/>
      </w:pPr>
      <w:r w:rsidRPr="00C31DA0">
        <w:t>3.</w:t>
      </w:r>
      <w:r w:rsidRPr="00C31DA0">
        <w:tab/>
        <w:t>Lowery JT, Ahnen DJ, Schroy PC, 3rd, Hampel H, Baxter N, Boland CR, et al. Understanding the contribution of family history to colorectal cancer risk and its clinical implications: A state-of-the-science review. Cancer. 2016;122(17):2633-45.</w:t>
      </w:r>
    </w:p>
    <w:p w14:paraId="6DFB5C32" w14:textId="77777777" w:rsidR="00C31DA0" w:rsidRPr="00C31DA0" w:rsidRDefault="00C31DA0" w:rsidP="00C31DA0">
      <w:pPr>
        <w:pStyle w:val="EndNoteBibliography"/>
      </w:pPr>
      <w:r w:rsidRPr="00C31DA0">
        <w:t>4.</w:t>
      </w:r>
      <w:r w:rsidRPr="00C31DA0">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2E18D436" w14:textId="77777777" w:rsidR="00C31DA0" w:rsidRPr="00C31DA0" w:rsidRDefault="00C31DA0" w:rsidP="00C31DA0">
      <w:pPr>
        <w:pStyle w:val="EndNoteBibliography"/>
      </w:pPr>
      <w:r w:rsidRPr="00C31DA0">
        <w:t>5.</w:t>
      </w:r>
      <w:r w:rsidRPr="00C31DA0">
        <w:tab/>
        <w:t>Rex DK, Boland CR, Dominitz JA, Giardiello FM, Johnson DA, Kaltenbach T, et al. Colorectal Cancer Screening: Recommendations for Physicians and Patients From the U.S. Multi-Society Task Force on Colorectal Cancer. Gastroenterology. 2017;153(1):307-23.</w:t>
      </w:r>
    </w:p>
    <w:p w14:paraId="701DF5F8" w14:textId="77777777" w:rsidR="00C31DA0" w:rsidRPr="00C31DA0" w:rsidRDefault="00C31DA0" w:rsidP="00C31DA0">
      <w:pPr>
        <w:pStyle w:val="EndNoteBibliography"/>
      </w:pPr>
      <w:r w:rsidRPr="00C31DA0">
        <w:t>6.</w:t>
      </w:r>
      <w:r w:rsidRPr="00C31DA0">
        <w:tab/>
        <w:t>Mai PL, Garceau AO, Graubard BI, Dunn M, McNeel TS, Gonsalves L, et al. Confirmation of family cancer history reported in a population-based survey. J Natl Cancer Inst. 2011;103(10):788-97.</w:t>
      </w:r>
    </w:p>
    <w:p w14:paraId="47B336BD" w14:textId="77777777" w:rsidR="00C31DA0" w:rsidRPr="00C31DA0" w:rsidRDefault="00C31DA0" w:rsidP="00C31DA0">
      <w:pPr>
        <w:pStyle w:val="EndNoteBibliography"/>
      </w:pPr>
      <w:r w:rsidRPr="00C31DA0">
        <w:t>7.</w:t>
      </w:r>
      <w:r w:rsidRPr="00C31DA0">
        <w:tab/>
        <w:t>Ziogas A, Anton-Culver H. Validation of family history data in cancer family registries. Am J Prev Med. 2003;24(2):190-8.</w:t>
      </w:r>
    </w:p>
    <w:p w14:paraId="7DDA1257" w14:textId="77777777" w:rsidR="00C31DA0" w:rsidRPr="00C31DA0" w:rsidRDefault="00C31DA0" w:rsidP="00C31DA0">
      <w:pPr>
        <w:pStyle w:val="EndNoteBibliography"/>
      </w:pPr>
      <w:r w:rsidRPr="00C31DA0">
        <w:t>8.</w:t>
      </w:r>
      <w:r w:rsidRPr="00C31DA0">
        <w:tab/>
        <w:t xml:space="preserve">Wong MCS, Chan CH, Lin J, Huang JLW, Huang J, Fang Y, et al. Lower Relative Contribution of Positive Family History to Colorectal Cancer Risk with Increasing Age: A Systematic Review and Meta-Analysis of 9.28 Million Individuals. </w:t>
      </w:r>
      <w:r w:rsidRPr="00C31DA0">
        <w:lastRenderedPageBreak/>
        <w:t>Am J Gastroenterol. 2018.</w:t>
      </w:r>
    </w:p>
    <w:p w14:paraId="0F53B41F" w14:textId="77777777" w:rsidR="00C31DA0" w:rsidRPr="00C31DA0" w:rsidRDefault="00C31DA0" w:rsidP="00C31DA0">
      <w:pPr>
        <w:pStyle w:val="EndNoteBibliography"/>
      </w:pPr>
      <w:r w:rsidRPr="00C31DA0">
        <w:t>9.</w:t>
      </w:r>
      <w:r w:rsidRPr="00C31DA0">
        <w:tab/>
        <w:t>Jung KW, Won YJ, Kong HJ, Lee ES, Community of Population-Based Regional Cancer R. Cancer Statistics in Korea: Incidence, Mortality, Survival, and Prevalence in 2015. Cancer Res Treat. 2018;50(2):303-16.</w:t>
      </w:r>
    </w:p>
    <w:p w14:paraId="230F83F1" w14:textId="77777777" w:rsidR="00C31DA0" w:rsidRPr="00C31DA0" w:rsidRDefault="00C31DA0" w:rsidP="00C31DA0">
      <w:pPr>
        <w:pStyle w:val="EndNoteBibliography"/>
      </w:pPr>
      <w:r w:rsidRPr="00C31DA0">
        <w:t>10.</w:t>
      </w:r>
      <w:r w:rsidRPr="00C31DA0">
        <w:tab/>
        <w:t>Therneau TM, Lumley T. Package ‘survival’. R Top Doc. 2015;128.</w:t>
      </w:r>
    </w:p>
    <w:p w14:paraId="76E1F61A" w14:textId="77777777" w:rsidR="00C31DA0" w:rsidRPr="00C31DA0" w:rsidRDefault="00C31DA0" w:rsidP="00C31DA0">
      <w:pPr>
        <w:pStyle w:val="EndNoteBibliography"/>
      </w:pPr>
      <w:r w:rsidRPr="00C31DA0">
        <w:t>11.</w:t>
      </w:r>
      <w:r w:rsidRPr="00C31DA0">
        <w:tab/>
        <w:t>Bozdogan H. Model selection and Akaike's information criterion (AIC): The general theory and its analytical extensions. Psychometrika. 1987;52(3):345-70.</w:t>
      </w:r>
    </w:p>
    <w:p w14:paraId="48F4E28D" w14:textId="77777777" w:rsidR="00C31DA0" w:rsidRPr="00C31DA0" w:rsidRDefault="00C31DA0" w:rsidP="00C31DA0">
      <w:pPr>
        <w:pStyle w:val="EndNoteBibliography"/>
      </w:pPr>
      <w:r w:rsidRPr="00C31DA0">
        <w:t>12.</w:t>
      </w:r>
      <w:r w:rsidRPr="00C31DA0">
        <w:tab/>
        <w:t>Tan KK, Lopez V, Wong ML, Koh GC. Uncovering the barriers to undergoing screening among first degree relatives of colorectal cancer patients: a review of qualitative literature. J Gastrointest Oncol. 2018;9(3):579-88.</w:t>
      </w:r>
    </w:p>
    <w:p w14:paraId="5BDA870D" w14:textId="2677473E"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4750B000"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 Wonji" w:date="2019-03-14T01:48:00Z" w:initials="KW">
    <w:p w14:paraId="2C27F82F" w14:textId="76544433" w:rsidR="00753ADF" w:rsidRDefault="00753ADF">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7F8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7F82F" w16cid:durableId="20343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26923" w14:textId="77777777" w:rsidR="00812F93" w:rsidRDefault="00812F93" w:rsidP="00F762AE">
      <w:r>
        <w:separator/>
      </w:r>
    </w:p>
  </w:endnote>
  <w:endnote w:type="continuationSeparator" w:id="0">
    <w:p w14:paraId="046F6CAE" w14:textId="77777777" w:rsidR="00812F93" w:rsidRDefault="00812F93"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pleMyungjo">
    <w:altName w:val="맑은 고딕"/>
    <w:panose1 w:val="00000000000000000000"/>
    <w:charset w:val="81"/>
    <w:family w:val="auto"/>
    <w:pitch w:val="variable"/>
    <w:sig w:usb0="00000001" w:usb1="09060000" w:usb2="00000010" w:usb3="00000000" w:csb0="0028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7909A" w14:textId="77777777" w:rsidR="00812F93" w:rsidRDefault="00812F93" w:rsidP="00F762AE">
      <w:r>
        <w:separator/>
      </w:r>
    </w:p>
  </w:footnote>
  <w:footnote w:type="continuationSeparator" w:id="0">
    <w:p w14:paraId="334EB94E" w14:textId="77777777" w:rsidR="00812F93" w:rsidRDefault="00812F93"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bordersDoNotSurroundHeader/>
  <w:bordersDoNotSurroundFooter/>
  <w:proofState w:spelling="clean" w:grammar="clean"/>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e0xpwtxp9wuewx2o5r5a3xp9wzsvfrswf&quot;&gt;CRC_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A52D6E"/>
    <w:rsid w:val="00003596"/>
    <w:rsid w:val="0001273F"/>
    <w:rsid w:val="00012E1C"/>
    <w:rsid w:val="0001328A"/>
    <w:rsid w:val="00014110"/>
    <w:rsid w:val="00015A99"/>
    <w:rsid w:val="00022F9F"/>
    <w:rsid w:val="000256F9"/>
    <w:rsid w:val="000261FF"/>
    <w:rsid w:val="00026B3A"/>
    <w:rsid w:val="00026FD3"/>
    <w:rsid w:val="000279A5"/>
    <w:rsid w:val="00030189"/>
    <w:rsid w:val="00031760"/>
    <w:rsid w:val="00034A2E"/>
    <w:rsid w:val="000419E1"/>
    <w:rsid w:val="00042CFA"/>
    <w:rsid w:val="00043890"/>
    <w:rsid w:val="00054E20"/>
    <w:rsid w:val="00055226"/>
    <w:rsid w:val="00075736"/>
    <w:rsid w:val="0007577B"/>
    <w:rsid w:val="00080778"/>
    <w:rsid w:val="00081DF1"/>
    <w:rsid w:val="00084DFB"/>
    <w:rsid w:val="0008552B"/>
    <w:rsid w:val="00087D96"/>
    <w:rsid w:val="00090E74"/>
    <w:rsid w:val="000942BC"/>
    <w:rsid w:val="00094A42"/>
    <w:rsid w:val="00096FB6"/>
    <w:rsid w:val="00097ABD"/>
    <w:rsid w:val="000A1F58"/>
    <w:rsid w:val="000A4028"/>
    <w:rsid w:val="000A607C"/>
    <w:rsid w:val="000B2C14"/>
    <w:rsid w:val="000B7D5F"/>
    <w:rsid w:val="000C13A9"/>
    <w:rsid w:val="000C7D46"/>
    <w:rsid w:val="000D080A"/>
    <w:rsid w:val="000D48E1"/>
    <w:rsid w:val="000E34F6"/>
    <w:rsid w:val="000F039D"/>
    <w:rsid w:val="000F03B9"/>
    <w:rsid w:val="000F3FB7"/>
    <w:rsid w:val="0010027B"/>
    <w:rsid w:val="00101887"/>
    <w:rsid w:val="00101C30"/>
    <w:rsid w:val="001020A4"/>
    <w:rsid w:val="00105638"/>
    <w:rsid w:val="00111182"/>
    <w:rsid w:val="001137F8"/>
    <w:rsid w:val="00117CD5"/>
    <w:rsid w:val="00125059"/>
    <w:rsid w:val="001317A1"/>
    <w:rsid w:val="001336B4"/>
    <w:rsid w:val="00134C5C"/>
    <w:rsid w:val="0013551C"/>
    <w:rsid w:val="001375A0"/>
    <w:rsid w:val="00137E6D"/>
    <w:rsid w:val="0014141D"/>
    <w:rsid w:val="001427F7"/>
    <w:rsid w:val="00151A50"/>
    <w:rsid w:val="00154F37"/>
    <w:rsid w:val="00155553"/>
    <w:rsid w:val="00156488"/>
    <w:rsid w:val="00163684"/>
    <w:rsid w:val="00164473"/>
    <w:rsid w:val="00165577"/>
    <w:rsid w:val="001668AE"/>
    <w:rsid w:val="001758CF"/>
    <w:rsid w:val="00177051"/>
    <w:rsid w:val="001835C1"/>
    <w:rsid w:val="00190FA2"/>
    <w:rsid w:val="001910D5"/>
    <w:rsid w:val="00191242"/>
    <w:rsid w:val="0019415F"/>
    <w:rsid w:val="00194F6C"/>
    <w:rsid w:val="00194FC9"/>
    <w:rsid w:val="0019529A"/>
    <w:rsid w:val="00196999"/>
    <w:rsid w:val="001A1979"/>
    <w:rsid w:val="001A2B95"/>
    <w:rsid w:val="001B615D"/>
    <w:rsid w:val="001C0CEC"/>
    <w:rsid w:val="001C3052"/>
    <w:rsid w:val="001C5996"/>
    <w:rsid w:val="001D181A"/>
    <w:rsid w:val="001D2169"/>
    <w:rsid w:val="001D6E75"/>
    <w:rsid w:val="001E01E6"/>
    <w:rsid w:val="001E0ACA"/>
    <w:rsid w:val="001E25B7"/>
    <w:rsid w:val="001E39EA"/>
    <w:rsid w:val="001E61F1"/>
    <w:rsid w:val="001F2FA9"/>
    <w:rsid w:val="001F53EB"/>
    <w:rsid w:val="00203F4F"/>
    <w:rsid w:val="00204645"/>
    <w:rsid w:val="00206AFE"/>
    <w:rsid w:val="002104EF"/>
    <w:rsid w:val="00214D61"/>
    <w:rsid w:val="00220FC7"/>
    <w:rsid w:val="00221090"/>
    <w:rsid w:val="00223167"/>
    <w:rsid w:val="0022395C"/>
    <w:rsid w:val="00227D30"/>
    <w:rsid w:val="0023508D"/>
    <w:rsid w:val="00237B3B"/>
    <w:rsid w:val="00241C0F"/>
    <w:rsid w:val="00251C7F"/>
    <w:rsid w:val="00254391"/>
    <w:rsid w:val="00257CF7"/>
    <w:rsid w:val="00265601"/>
    <w:rsid w:val="00266593"/>
    <w:rsid w:val="0026705B"/>
    <w:rsid w:val="00270192"/>
    <w:rsid w:val="00272036"/>
    <w:rsid w:val="0027263D"/>
    <w:rsid w:val="00273D20"/>
    <w:rsid w:val="00275F6A"/>
    <w:rsid w:val="00282E9A"/>
    <w:rsid w:val="00285566"/>
    <w:rsid w:val="002917B8"/>
    <w:rsid w:val="002943C2"/>
    <w:rsid w:val="00294A03"/>
    <w:rsid w:val="002A13B5"/>
    <w:rsid w:val="002A272D"/>
    <w:rsid w:val="002A5BD0"/>
    <w:rsid w:val="002A6325"/>
    <w:rsid w:val="002B0468"/>
    <w:rsid w:val="002B0EEB"/>
    <w:rsid w:val="002B17EA"/>
    <w:rsid w:val="002B338F"/>
    <w:rsid w:val="002B723E"/>
    <w:rsid w:val="002B778A"/>
    <w:rsid w:val="002C4EAF"/>
    <w:rsid w:val="002C75B3"/>
    <w:rsid w:val="002E076F"/>
    <w:rsid w:val="002E248D"/>
    <w:rsid w:val="002F39DA"/>
    <w:rsid w:val="0030214E"/>
    <w:rsid w:val="00304646"/>
    <w:rsid w:val="00305FEB"/>
    <w:rsid w:val="00306E36"/>
    <w:rsid w:val="00307071"/>
    <w:rsid w:val="003160BD"/>
    <w:rsid w:val="00316AAA"/>
    <w:rsid w:val="00321925"/>
    <w:rsid w:val="003233CE"/>
    <w:rsid w:val="003235D9"/>
    <w:rsid w:val="00324C18"/>
    <w:rsid w:val="00335B45"/>
    <w:rsid w:val="0033694D"/>
    <w:rsid w:val="00336E58"/>
    <w:rsid w:val="00344A00"/>
    <w:rsid w:val="00352491"/>
    <w:rsid w:val="003531FA"/>
    <w:rsid w:val="00360775"/>
    <w:rsid w:val="00363A20"/>
    <w:rsid w:val="003732CE"/>
    <w:rsid w:val="003761F9"/>
    <w:rsid w:val="00376A28"/>
    <w:rsid w:val="003830E1"/>
    <w:rsid w:val="00386CBE"/>
    <w:rsid w:val="00394BEE"/>
    <w:rsid w:val="00396363"/>
    <w:rsid w:val="003965C3"/>
    <w:rsid w:val="003A2349"/>
    <w:rsid w:val="003A26E3"/>
    <w:rsid w:val="003A3671"/>
    <w:rsid w:val="003B3F20"/>
    <w:rsid w:val="003B4AB7"/>
    <w:rsid w:val="003B5476"/>
    <w:rsid w:val="003C044B"/>
    <w:rsid w:val="003C270A"/>
    <w:rsid w:val="003C5BB9"/>
    <w:rsid w:val="003D06D9"/>
    <w:rsid w:val="003D154F"/>
    <w:rsid w:val="003D32FB"/>
    <w:rsid w:val="003D3AF1"/>
    <w:rsid w:val="003D5E2D"/>
    <w:rsid w:val="003E3BDA"/>
    <w:rsid w:val="003E53E6"/>
    <w:rsid w:val="003F155B"/>
    <w:rsid w:val="003F502B"/>
    <w:rsid w:val="00400B12"/>
    <w:rsid w:val="00403164"/>
    <w:rsid w:val="00410E22"/>
    <w:rsid w:val="004207F1"/>
    <w:rsid w:val="00421C3B"/>
    <w:rsid w:val="004312D5"/>
    <w:rsid w:val="00433130"/>
    <w:rsid w:val="004428D9"/>
    <w:rsid w:val="00444307"/>
    <w:rsid w:val="004504F5"/>
    <w:rsid w:val="00450A4C"/>
    <w:rsid w:val="004610F9"/>
    <w:rsid w:val="00462624"/>
    <w:rsid w:val="004676E6"/>
    <w:rsid w:val="00467944"/>
    <w:rsid w:val="00472143"/>
    <w:rsid w:val="004775DE"/>
    <w:rsid w:val="00484963"/>
    <w:rsid w:val="00490F94"/>
    <w:rsid w:val="0049133B"/>
    <w:rsid w:val="0049355A"/>
    <w:rsid w:val="00495348"/>
    <w:rsid w:val="004A1E62"/>
    <w:rsid w:val="004A2997"/>
    <w:rsid w:val="004B3181"/>
    <w:rsid w:val="004B3969"/>
    <w:rsid w:val="004B41FA"/>
    <w:rsid w:val="004B593E"/>
    <w:rsid w:val="004B6CBD"/>
    <w:rsid w:val="004C2B9D"/>
    <w:rsid w:val="004D0768"/>
    <w:rsid w:val="004D1DC5"/>
    <w:rsid w:val="004D2D20"/>
    <w:rsid w:val="004D44BD"/>
    <w:rsid w:val="004E128E"/>
    <w:rsid w:val="004E1EFB"/>
    <w:rsid w:val="004E2C92"/>
    <w:rsid w:val="004E6A9E"/>
    <w:rsid w:val="00503479"/>
    <w:rsid w:val="00516014"/>
    <w:rsid w:val="0052508F"/>
    <w:rsid w:val="005270C5"/>
    <w:rsid w:val="00530AAE"/>
    <w:rsid w:val="005324FA"/>
    <w:rsid w:val="0053391D"/>
    <w:rsid w:val="005340E8"/>
    <w:rsid w:val="00536C50"/>
    <w:rsid w:val="0054502C"/>
    <w:rsid w:val="0054778A"/>
    <w:rsid w:val="00547E1E"/>
    <w:rsid w:val="00554125"/>
    <w:rsid w:val="00556CD1"/>
    <w:rsid w:val="00560073"/>
    <w:rsid w:val="0056197C"/>
    <w:rsid w:val="005624BF"/>
    <w:rsid w:val="00572872"/>
    <w:rsid w:val="00582479"/>
    <w:rsid w:val="005829B7"/>
    <w:rsid w:val="00582FF0"/>
    <w:rsid w:val="0058498D"/>
    <w:rsid w:val="00585C42"/>
    <w:rsid w:val="0058718E"/>
    <w:rsid w:val="00593808"/>
    <w:rsid w:val="00596D22"/>
    <w:rsid w:val="005A006F"/>
    <w:rsid w:val="005A28D5"/>
    <w:rsid w:val="005B14CA"/>
    <w:rsid w:val="005B3570"/>
    <w:rsid w:val="005B4DE5"/>
    <w:rsid w:val="005B72B4"/>
    <w:rsid w:val="005C0706"/>
    <w:rsid w:val="005C1E9E"/>
    <w:rsid w:val="005C3814"/>
    <w:rsid w:val="005D380F"/>
    <w:rsid w:val="005D5878"/>
    <w:rsid w:val="005D621E"/>
    <w:rsid w:val="005E070F"/>
    <w:rsid w:val="005E3EF1"/>
    <w:rsid w:val="005E3F8A"/>
    <w:rsid w:val="005F273F"/>
    <w:rsid w:val="0060372A"/>
    <w:rsid w:val="006110E4"/>
    <w:rsid w:val="006139E4"/>
    <w:rsid w:val="00614B6D"/>
    <w:rsid w:val="00615247"/>
    <w:rsid w:val="00617356"/>
    <w:rsid w:val="00623311"/>
    <w:rsid w:val="00624581"/>
    <w:rsid w:val="00624C6F"/>
    <w:rsid w:val="00633496"/>
    <w:rsid w:val="00640BDD"/>
    <w:rsid w:val="00647F20"/>
    <w:rsid w:val="00650854"/>
    <w:rsid w:val="00652F13"/>
    <w:rsid w:val="00654A1D"/>
    <w:rsid w:val="00655158"/>
    <w:rsid w:val="0066180C"/>
    <w:rsid w:val="00670BF9"/>
    <w:rsid w:val="00672060"/>
    <w:rsid w:val="00673769"/>
    <w:rsid w:val="006759F8"/>
    <w:rsid w:val="006816DF"/>
    <w:rsid w:val="00681CDE"/>
    <w:rsid w:val="00685B64"/>
    <w:rsid w:val="00686558"/>
    <w:rsid w:val="00690DD2"/>
    <w:rsid w:val="00690EE7"/>
    <w:rsid w:val="0069638E"/>
    <w:rsid w:val="006A4065"/>
    <w:rsid w:val="006A51D3"/>
    <w:rsid w:val="006A7280"/>
    <w:rsid w:val="006B0C85"/>
    <w:rsid w:val="006C4794"/>
    <w:rsid w:val="006C4D51"/>
    <w:rsid w:val="006C5EDF"/>
    <w:rsid w:val="006D5FA6"/>
    <w:rsid w:val="006D69C9"/>
    <w:rsid w:val="006E008B"/>
    <w:rsid w:val="006E2332"/>
    <w:rsid w:val="006E3D12"/>
    <w:rsid w:val="006E4339"/>
    <w:rsid w:val="006F103F"/>
    <w:rsid w:val="006F6FB6"/>
    <w:rsid w:val="006F70E6"/>
    <w:rsid w:val="007022CF"/>
    <w:rsid w:val="0071183C"/>
    <w:rsid w:val="007156B9"/>
    <w:rsid w:val="00722586"/>
    <w:rsid w:val="00723193"/>
    <w:rsid w:val="007248FB"/>
    <w:rsid w:val="00725AFB"/>
    <w:rsid w:val="0074137F"/>
    <w:rsid w:val="007447CB"/>
    <w:rsid w:val="00753ADF"/>
    <w:rsid w:val="00753CB4"/>
    <w:rsid w:val="007562E4"/>
    <w:rsid w:val="00757004"/>
    <w:rsid w:val="007623F2"/>
    <w:rsid w:val="00764277"/>
    <w:rsid w:val="0076486D"/>
    <w:rsid w:val="00766271"/>
    <w:rsid w:val="00767235"/>
    <w:rsid w:val="00770E37"/>
    <w:rsid w:val="007764FE"/>
    <w:rsid w:val="00776E1B"/>
    <w:rsid w:val="00780046"/>
    <w:rsid w:val="007813B2"/>
    <w:rsid w:val="0078254B"/>
    <w:rsid w:val="00786B37"/>
    <w:rsid w:val="00786E96"/>
    <w:rsid w:val="00790137"/>
    <w:rsid w:val="00795139"/>
    <w:rsid w:val="007A7FD1"/>
    <w:rsid w:val="007B3A91"/>
    <w:rsid w:val="007B5AE3"/>
    <w:rsid w:val="007B5D9E"/>
    <w:rsid w:val="007B7FA3"/>
    <w:rsid w:val="007C07F2"/>
    <w:rsid w:val="007C5260"/>
    <w:rsid w:val="007D1863"/>
    <w:rsid w:val="007D1891"/>
    <w:rsid w:val="007D2D0F"/>
    <w:rsid w:val="007D5724"/>
    <w:rsid w:val="007D5E9F"/>
    <w:rsid w:val="007E6C3B"/>
    <w:rsid w:val="007E70D1"/>
    <w:rsid w:val="007E7867"/>
    <w:rsid w:val="007F4593"/>
    <w:rsid w:val="007F5A2A"/>
    <w:rsid w:val="007F5BF4"/>
    <w:rsid w:val="008007A5"/>
    <w:rsid w:val="00812A56"/>
    <w:rsid w:val="00812F93"/>
    <w:rsid w:val="00813A21"/>
    <w:rsid w:val="00813AFC"/>
    <w:rsid w:val="0082016F"/>
    <w:rsid w:val="00827FE4"/>
    <w:rsid w:val="0083074D"/>
    <w:rsid w:val="0083104C"/>
    <w:rsid w:val="008452B4"/>
    <w:rsid w:val="008544D6"/>
    <w:rsid w:val="008572E2"/>
    <w:rsid w:val="008609CD"/>
    <w:rsid w:val="00861573"/>
    <w:rsid w:val="00861C82"/>
    <w:rsid w:val="00863384"/>
    <w:rsid w:val="008670AE"/>
    <w:rsid w:val="00872BED"/>
    <w:rsid w:val="008737A6"/>
    <w:rsid w:val="008756D1"/>
    <w:rsid w:val="00875825"/>
    <w:rsid w:val="00877F89"/>
    <w:rsid w:val="008801D8"/>
    <w:rsid w:val="00881EB1"/>
    <w:rsid w:val="0088212A"/>
    <w:rsid w:val="008A64BC"/>
    <w:rsid w:val="008B2D6F"/>
    <w:rsid w:val="008B7C07"/>
    <w:rsid w:val="008C42F7"/>
    <w:rsid w:val="008C503A"/>
    <w:rsid w:val="008C7D7E"/>
    <w:rsid w:val="008D046E"/>
    <w:rsid w:val="008D062F"/>
    <w:rsid w:val="008E6E86"/>
    <w:rsid w:val="008E7647"/>
    <w:rsid w:val="008E7C7E"/>
    <w:rsid w:val="008F0E3C"/>
    <w:rsid w:val="009011A5"/>
    <w:rsid w:val="009014F2"/>
    <w:rsid w:val="0090256E"/>
    <w:rsid w:val="009100BD"/>
    <w:rsid w:val="00910480"/>
    <w:rsid w:val="00915EB2"/>
    <w:rsid w:val="00916592"/>
    <w:rsid w:val="0092044B"/>
    <w:rsid w:val="00923431"/>
    <w:rsid w:val="00933E99"/>
    <w:rsid w:val="0093452B"/>
    <w:rsid w:val="00940FD4"/>
    <w:rsid w:val="00940FE5"/>
    <w:rsid w:val="009419A4"/>
    <w:rsid w:val="0094549B"/>
    <w:rsid w:val="009508C9"/>
    <w:rsid w:val="00951C83"/>
    <w:rsid w:val="0095320A"/>
    <w:rsid w:val="009658E5"/>
    <w:rsid w:val="00966E24"/>
    <w:rsid w:val="00973F81"/>
    <w:rsid w:val="009751EA"/>
    <w:rsid w:val="009753B6"/>
    <w:rsid w:val="00977A99"/>
    <w:rsid w:val="00980B88"/>
    <w:rsid w:val="0098104D"/>
    <w:rsid w:val="0098585E"/>
    <w:rsid w:val="009A1301"/>
    <w:rsid w:val="009A4CF4"/>
    <w:rsid w:val="009A4D79"/>
    <w:rsid w:val="009A60D0"/>
    <w:rsid w:val="009A616D"/>
    <w:rsid w:val="009B4047"/>
    <w:rsid w:val="009B58D3"/>
    <w:rsid w:val="009B7E9A"/>
    <w:rsid w:val="009C209D"/>
    <w:rsid w:val="009D19FB"/>
    <w:rsid w:val="009F33B3"/>
    <w:rsid w:val="009F4B14"/>
    <w:rsid w:val="00A0216D"/>
    <w:rsid w:val="00A07F34"/>
    <w:rsid w:val="00A105DC"/>
    <w:rsid w:val="00A1185D"/>
    <w:rsid w:val="00A215BD"/>
    <w:rsid w:val="00A23609"/>
    <w:rsid w:val="00A27E3C"/>
    <w:rsid w:val="00A3061E"/>
    <w:rsid w:val="00A364E3"/>
    <w:rsid w:val="00A4087C"/>
    <w:rsid w:val="00A4160E"/>
    <w:rsid w:val="00A43B57"/>
    <w:rsid w:val="00A45129"/>
    <w:rsid w:val="00A52635"/>
    <w:rsid w:val="00A52D6E"/>
    <w:rsid w:val="00A56A1D"/>
    <w:rsid w:val="00A62584"/>
    <w:rsid w:val="00A66BC2"/>
    <w:rsid w:val="00A845E7"/>
    <w:rsid w:val="00A87881"/>
    <w:rsid w:val="00A87E89"/>
    <w:rsid w:val="00A90044"/>
    <w:rsid w:val="00A92E9A"/>
    <w:rsid w:val="00A94B75"/>
    <w:rsid w:val="00A96A24"/>
    <w:rsid w:val="00AA3D43"/>
    <w:rsid w:val="00AA7C95"/>
    <w:rsid w:val="00AB0646"/>
    <w:rsid w:val="00AB5B03"/>
    <w:rsid w:val="00AC197E"/>
    <w:rsid w:val="00AC7C37"/>
    <w:rsid w:val="00AD1462"/>
    <w:rsid w:val="00AD3DA8"/>
    <w:rsid w:val="00AE1118"/>
    <w:rsid w:val="00AE5891"/>
    <w:rsid w:val="00AF275F"/>
    <w:rsid w:val="00AF4305"/>
    <w:rsid w:val="00AF7746"/>
    <w:rsid w:val="00B05ACB"/>
    <w:rsid w:val="00B10F3D"/>
    <w:rsid w:val="00B1238B"/>
    <w:rsid w:val="00B21EB1"/>
    <w:rsid w:val="00B26055"/>
    <w:rsid w:val="00B268BE"/>
    <w:rsid w:val="00B3363C"/>
    <w:rsid w:val="00B34AFC"/>
    <w:rsid w:val="00B4015D"/>
    <w:rsid w:val="00B41B13"/>
    <w:rsid w:val="00B41C0E"/>
    <w:rsid w:val="00B4317E"/>
    <w:rsid w:val="00B446D0"/>
    <w:rsid w:val="00B46E47"/>
    <w:rsid w:val="00B47EAC"/>
    <w:rsid w:val="00B507F5"/>
    <w:rsid w:val="00B50E76"/>
    <w:rsid w:val="00B55B45"/>
    <w:rsid w:val="00B563DB"/>
    <w:rsid w:val="00B63A6A"/>
    <w:rsid w:val="00B65A3B"/>
    <w:rsid w:val="00B813B8"/>
    <w:rsid w:val="00B83389"/>
    <w:rsid w:val="00B95A5E"/>
    <w:rsid w:val="00B96EAA"/>
    <w:rsid w:val="00BA3E50"/>
    <w:rsid w:val="00BB0BC6"/>
    <w:rsid w:val="00BB4A3D"/>
    <w:rsid w:val="00BB5E71"/>
    <w:rsid w:val="00BC099F"/>
    <w:rsid w:val="00BE4197"/>
    <w:rsid w:val="00BE6DBA"/>
    <w:rsid w:val="00BF6898"/>
    <w:rsid w:val="00C02ED7"/>
    <w:rsid w:val="00C06775"/>
    <w:rsid w:val="00C06C1F"/>
    <w:rsid w:val="00C07469"/>
    <w:rsid w:val="00C1010C"/>
    <w:rsid w:val="00C10C21"/>
    <w:rsid w:val="00C14AB3"/>
    <w:rsid w:val="00C21B21"/>
    <w:rsid w:val="00C21D04"/>
    <w:rsid w:val="00C31DA0"/>
    <w:rsid w:val="00C36B27"/>
    <w:rsid w:val="00C40A19"/>
    <w:rsid w:val="00C422D2"/>
    <w:rsid w:val="00C4282B"/>
    <w:rsid w:val="00C43F58"/>
    <w:rsid w:val="00C5088F"/>
    <w:rsid w:val="00C51FC4"/>
    <w:rsid w:val="00C55F9E"/>
    <w:rsid w:val="00C56916"/>
    <w:rsid w:val="00C56B10"/>
    <w:rsid w:val="00C60AB8"/>
    <w:rsid w:val="00C64EBF"/>
    <w:rsid w:val="00C65945"/>
    <w:rsid w:val="00C65AD9"/>
    <w:rsid w:val="00C67F14"/>
    <w:rsid w:val="00C71612"/>
    <w:rsid w:val="00C7345C"/>
    <w:rsid w:val="00C7473E"/>
    <w:rsid w:val="00C75037"/>
    <w:rsid w:val="00C752DF"/>
    <w:rsid w:val="00C759A9"/>
    <w:rsid w:val="00C82A70"/>
    <w:rsid w:val="00C84E14"/>
    <w:rsid w:val="00C8546E"/>
    <w:rsid w:val="00C87FB5"/>
    <w:rsid w:val="00C93353"/>
    <w:rsid w:val="00CA0586"/>
    <w:rsid w:val="00CA2D33"/>
    <w:rsid w:val="00CA6769"/>
    <w:rsid w:val="00CB0210"/>
    <w:rsid w:val="00CB2023"/>
    <w:rsid w:val="00CB555F"/>
    <w:rsid w:val="00CC05DC"/>
    <w:rsid w:val="00CC31BE"/>
    <w:rsid w:val="00CD1D99"/>
    <w:rsid w:val="00CD6601"/>
    <w:rsid w:val="00CE3227"/>
    <w:rsid w:val="00CE60C5"/>
    <w:rsid w:val="00CF2C17"/>
    <w:rsid w:val="00CF5300"/>
    <w:rsid w:val="00CF742E"/>
    <w:rsid w:val="00D00975"/>
    <w:rsid w:val="00D02781"/>
    <w:rsid w:val="00D05298"/>
    <w:rsid w:val="00D057CB"/>
    <w:rsid w:val="00D05943"/>
    <w:rsid w:val="00D072C3"/>
    <w:rsid w:val="00D138D2"/>
    <w:rsid w:val="00D13E04"/>
    <w:rsid w:val="00D16814"/>
    <w:rsid w:val="00D17458"/>
    <w:rsid w:val="00D20515"/>
    <w:rsid w:val="00D20565"/>
    <w:rsid w:val="00D21ECF"/>
    <w:rsid w:val="00D23188"/>
    <w:rsid w:val="00D27857"/>
    <w:rsid w:val="00D27C92"/>
    <w:rsid w:val="00D27EBB"/>
    <w:rsid w:val="00D30018"/>
    <w:rsid w:val="00D31119"/>
    <w:rsid w:val="00D4361E"/>
    <w:rsid w:val="00D45453"/>
    <w:rsid w:val="00D46687"/>
    <w:rsid w:val="00D546E0"/>
    <w:rsid w:val="00D601A5"/>
    <w:rsid w:val="00D704D1"/>
    <w:rsid w:val="00D92379"/>
    <w:rsid w:val="00D93B75"/>
    <w:rsid w:val="00D94FCE"/>
    <w:rsid w:val="00D9731D"/>
    <w:rsid w:val="00D9781F"/>
    <w:rsid w:val="00DA00EA"/>
    <w:rsid w:val="00DA2C5F"/>
    <w:rsid w:val="00DA413A"/>
    <w:rsid w:val="00DA5431"/>
    <w:rsid w:val="00DB266E"/>
    <w:rsid w:val="00DB4367"/>
    <w:rsid w:val="00DB638C"/>
    <w:rsid w:val="00DC2602"/>
    <w:rsid w:val="00DC31E9"/>
    <w:rsid w:val="00DC7D6A"/>
    <w:rsid w:val="00DD0661"/>
    <w:rsid w:val="00DD25B5"/>
    <w:rsid w:val="00DD5745"/>
    <w:rsid w:val="00DD63BA"/>
    <w:rsid w:val="00DD6A11"/>
    <w:rsid w:val="00DD71CE"/>
    <w:rsid w:val="00DD76C5"/>
    <w:rsid w:val="00DE2875"/>
    <w:rsid w:val="00DE2FAE"/>
    <w:rsid w:val="00DE6BDD"/>
    <w:rsid w:val="00E00044"/>
    <w:rsid w:val="00E03180"/>
    <w:rsid w:val="00E0376B"/>
    <w:rsid w:val="00E05D2E"/>
    <w:rsid w:val="00E0754E"/>
    <w:rsid w:val="00E1023E"/>
    <w:rsid w:val="00E10CB0"/>
    <w:rsid w:val="00E11A05"/>
    <w:rsid w:val="00E122DB"/>
    <w:rsid w:val="00E179C3"/>
    <w:rsid w:val="00E21F9A"/>
    <w:rsid w:val="00E233E6"/>
    <w:rsid w:val="00E24F9A"/>
    <w:rsid w:val="00E25F28"/>
    <w:rsid w:val="00E32454"/>
    <w:rsid w:val="00E364F7"/>
    <w:rsid w:val="00E40721"/>
    <w:rsid w:val="00E40ACD"/>
    <w:rsid w:val="00E447A1"/>
    <w:rsid w:val="00E46416"/>
    <w:rsid w:val="00E47DB6"/>
    <w:rsid w:val="00E509AD"/>
    <w:rsid w:val="00E511B8"/>
    <w:rsid w:val="00E53B41"/>
    <w:rsid w:val="00E55880"/>
    <w:rsid w:val="00E6108F"/>
    <w:rsid w:val="00E7255C"/>
    <w:rsid w:val="00E75265"/>
    <w:rsid w:val="00E760D8"/>
    <w:rsid w:val="00E77674"/>
    <w:rsid w:val="00E80755"/>
    <w:rsid w:val="00E823B8"/>
    <w:rsid w:val="00E8300F"/>
    <w:rsid w:val="00E84478"/>
    <w:rsid w:val="00E84B5C"/>
    <w:rsid w:val="00E87186"/>
    <w:rsid w:val="00E94AB3"/>
    <w:rsid w:val="00EA3D43"/>
    <w:rsid w:val="00EA41F8"/>
    <w:rsid w:val="00EA71A8"/>
    <w:rsid w:val="00EB1708"/>
    <w:rsid w:val="00EB5714"/>
    <w:rsid w:val="00EB5EA9"/>
    <w:rsid w:val="00EC380D"/>
    <w:rsid w:val="00EC5BE3"/>
    <w:rsid w:val="00ED0958"/>
    <w:rsid w:val="00ED0CD9"/>
    <w:rsid w:val="00ED2FB9"/>
    <w:rsid w:val="00ED51EB"/>
    <w:rsid w:val="00ED5E33"/>
    <w:rsid w:val="00ED6AC0"/>
    <w:rsid w:val="00EE2BA5"/>
    <w:rsid w:val="00EF55B1"/>
    <w:rsid w:val="00EF6F57"/>
    <w:rsid w:val="00F02D17"/>
    <w:rsid w:val="00F03BBC"/>
    <w:rsid w:val="00F046EA"/>
    <w:rsid w:val="00F0747B"/>
    <w:rsid w:val="00F10E15"/>
    <w:rsid w:val="00F15CA7"/>
    <w:rsid w:val="00F214FC"/>
    <w:rsid w:val="00F24223"/>
    <w:rsid w:val="00F27EBD"/>
    <w:rsid w:val="00F34AD0"/>
    <w:rsid w:val="00F37B42"/>
    <w:rsid w:val="00F45CF6"/>
    <w:rsid w:val="00F5036E"/>
    <w:rsid w:val="00F50B53"/>
    <w:rsid w:val="00F54ED7"/>
    <w:rsid w:val="00F556BE"/>
    <w:rsid w:val="00F6120B"/>
    <w:rsid w:val="00F61DB8"/>
    <w:rsid w:val="00F74E96"/>
    <w:rsid w:val="00F762AE"/>
    <w:rsid w:val="00F8010A"/>
    <w:rsid w:val="00F84097"/>
    <w:rsid w:val="00F86300"/>
    <w:rsid w:val="00F90531"/>
    <w:rsid w:val="00F94020"/>
    <w:rsid w:val="00F95154"/>
    <w:rsid w:val="00FA0FF7"/>
    <w:rsid w:val="00FA2E5F"/>
    <w:rsid w:val="00FA4D93"/>
    <w:rsid w:val="00FA6A03"/>
    <w:rsid w:val="00FA78FA"/>
    <w:rsid w:val="00FA7D9C"/>
    <w:rsid w:val="00FB0C05"/>
    <w:rsid w:val="00FB2B55"/>
    <w:rsid w:val="00FB36D5"/>
    <w:rsid w:val="00FB7F7B"/>
    <w:rsid w:val="00FC02C0"/>
    <w:rsid w:val="00FC4079"/>
    <w:rsid w:val="00FC4274"/>
    <w:rsid w:val="00FC5581"/>
    <w:rsid w:val="00FD20DE"/>
    <w:rsid w:val="00FD67FF"/>
    <w:rsid w:val="00FD7F6E"/>
    <w:rsid w:val="00FE0124"/>
    <w:rsid w:val="00FE3D61"/>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 w:type="character" w:styleId="CommentReference">
    <w:name w:val="annotation reference"/>
    <w:basedOn w:val="DefaultParagraphFont"/>
    <w:uiPriority w:val="99"/>
    <w:semiHidden/>
    <w:unhideWhenUsed/>
    <w:rsid w:val="00753ADF"/>
    <w:rPr>
      <w:sz w:val="16"/>
      <w:szCs w:val="16"/>
    </w:rPr>
  </w:style>
  <w:style w:type="paragraph" w:styleId="CommentText">
    <w:name w:val="annotation text"/>
    <w:basedOn w:val="Normal"/>
    <w:link w:val="CommentTextChar"/>
    <w:uiPriority w:val="99"/>
    <w:semiHidden/>
    <w:unhideWhenUsed/>
    <w:rsid w:val="00753ADF"/>
    <w:rPr>
      <w:sz w:val="20"/>
      <w:szCs w:val="20"/>
    </w:rPr>
  </w:style>
  <w:style w:type="character" w:customStyle="1" w:styleId="CommentTextChar">
    <w:name w:val="Comment Text Char"/>
    <w:basedOn w:val="DefaultParagraphFont"/>
    <w:link w:val="CommentText"/>
    <w:uiPriority w:val="99"/>
    <w:semiHidden/>
    <w:rsid w:val="00753ADF"/>
    <w:rPr>
      <w:sz w:val="20"/>
      <w:szCs w:val="20"/>
    </w:rPr>
  </w:style>
  <w:style w:type="paragraph" w:styleId="CommentSubject">
    <w:name w:val="annotation subject"/>
    <w:basedOn w:val="CommentText"/>
    <w:next w:val="CommentText"/>
    <w:link w:val="CommentSubjectChar"/>
    <w:uiPriority w:val="99"/>
    <w:semiHidden/>
    <w:unhideWhenUsed/>
    <w:rsid w:val="00753ADF"/>
    <w:rPr>
      <w:b/>
      <w:bCs/>
    </w:rPr>
  </w:style>
  <w:style w:type="character" w:customStyle="1" w:styleId="CommentSubjectChar">
    <w:name w:val="Comment Subject Char"/>
    <w:basedOn w:val="CommentTextChar"/>
    <w:link w:val="CommentSubject"/>
    <w:uiPriority w:val="99"/>
    <w:semiHidden/>
    <w:rsid w:val="00753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1865">
      <w:bodyDiv w:val="1"/>
      <w:marLeft w:val="0"/>
      <w:marRight w:val="0"/>
      <w:marTop w:val="0"/>
      <w:marBottom w:val="0"/>
      <w:divBdr>
        <w:top w:val="none" w:sz="0" w:space="0" w:color="auto"/>
        <w:left w:val="none" w:sz="0" w:space="0" w:color="auto"/>
        <w:bottom w:val="none" w:sz="0" w:space="0" w:color="auto"/>
        <w:right w:val="none" w:sz="0" w:space="0" w:color="auto"/>
      </w:divBdr>
    </w:div>
    <w:div w:id="689261791">
      <w:bodyDiv w:val="1"/>
      <w:marLeft w:val="0"/>
      <w:marRight w:val="0"/>
      <w:marTop w:val="0"/>
      <w:marBottom w:val="0"/>
      <w:divBdr>
        <w:top w:val="none" w:sz="0" w:space="0" w:color="auto"/>
        <w:left w:val="none" w:sz="0" w:space="0" w:color="auto"/>
        <w:bottom w:val="none" w:sz="0" w:space="0" w:color="auto"/>
        <w:right w:val="none" w:sz="0" w:space="0" w:color="auto"/>
      </w:divBdr>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28530889">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7</Pages>
  <Words>3329</Words>
  <Characters>18980</Characters>
  <Application>Microsoft Office Word</Application>
  <DocSecurity>0</DocSecurity>
  <Lines>158</Lines>
  <Paragraphs>4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Kim, Wonji</cp:lastModifiedBy>
  <cp:revision>22</cp:revision>
  <dcterms:created xsi:type="dcterms:W3CDTF">2019-04-12T01:17:00Z</dcterms:created>
  <dcterms:modified xsi:type="dcterms:W3CDTF">2019-04-21T01:15:00Z</dcterms:modified>
</cp:coreProperties>
</file>